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4279AA" w14:textId="3A89046B" w:rsidR="00B57DA1" w:rsidRDefault="00B57DA1" w:rsidP="00870E69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G</w:t>
      </w:r>
      <w:r w:rsidRPr="00541589">
        <w:rPr>
          <w:rFonts w:ascii="Times New Roman" w:hAnsi="Times New Roman" w:cs="Times New Roman"/>
          <w:color w:val="000000" w:themeColor="text1"/>
        </w:rPr>
        <w:t xml:space="preserve">enomics studies </w:t>
      </w:r>
      <w:r>
        <w:rPr>
          <w:rFonts w:ascii="Times New Roman" w:hAnsi="Times New Roman" w:cs="Times New Roman"/>
          <w:color w:val="000000" w:themeColor="text1"/>
        </w:rPr>
        <w:t xml:space="preserve">discussed herein </w:t>
      </w:r>
      <w:r w:rsidRPr="00541589">
        <w:rPr>
          <w:rFonts w:ascii="Times New Roman" w:hAnsi="Times New Roman" w:cs="Times New Roman"/>
          <w:color w:val="000000" w:themeColor="text1"/>
        </w:rPr>
        <w:t>relied on standard NGS</w:t>
      </w:r>
      <w:r w:rsidR="00870E69">
        <w:rPr>
          <w:rFonts w:ascii="Times New Roman" w:hAnsi="Times New Roman" w:cs="Times New Roman"/>
          <w:color w:val="000000" w:themeColor="text1"/>
        </w:rPr>
        <w:t xml:space="preserve"> protocols and</w:t>
      </w:r>
      <w:r w:rsidRPr="00541589">
        <w:rPr>
          <w:rFonts w:ascii="Times New Roman" w:hAnsi="Times New Roman" w:cs="Times New Roman"/>
          <w:color w:val="000000" w:themeColor="text1"/>
        </w:rPr>
        <w:t xml:space="preserve"> standard computational tools, common software packages, standard workflows, and popular databases. See Table </w:t>
      </w:r>
      <w:r>
        <w:rPr>
          <w:rFonts w:ascii="Times New Roman" w:hAnsi="Times New Roman" w:cs="Times New Roman"/>
          <w:color w:val="000000" w:themeColor="text1"/>
        </w:rPr>
        <w:t>1</w:t>
      </w:r>
      <w:r w:rsidRPr="00541589">
        <w:rPr>
          <w:rFonts w:ascii="Times New Roman" w:hAnsi="Times New Roman" w:cs="Times New Roman"/>
          <w:color w:val="000000" w:themeColor="text1"/>
        </w:rPr>
        <w:t xml:space="preserve"> for examples of computational methods relevant to </w:t>
      </w:r>
      <w:r>
        <w:rPr>
          <w:rFonts w:ascii="Times New Roman" w:hAnsi="Times New Roman" w:cs="Times New Roman"/>
          <w:color w:val="000000" w:themeColor="text1"/>
        </w:rPr>
        <w:t xml:space="preserve">bulk-sample </w:t>
      </w:r>
      <w:r w:rsidRPr="00541589">
        <w:rPr>
          <w:rFonts w:ascii="Times New Roman" w:hAnsi="Times New Roman" w:cs="Times New Roman"/>
          <w:color w:val="000000" w:themeColor="text1"/>
        </w:rPr>
        <w:t>RNA-seq</w:t>
      </w:r>
      <w:r>
        <w:rPr>
          <w:rFonts w:ascii="Times New Roman" w:hAnsi="Times New Roman" w:cs="Times New Roman"/>
          <w:color w:val="000000" w:themeColor="text1"/>
        </w:rPr>
        <w:t xml:space="preserve">. See also </w:t>
      </w:r>
      <w:r w:rsidRPr="00541589">
        <w:rPr>
          <w:rFonts w:ascii="Times New Roman" w:hAnsi="Times New Roman" w:cs="Times New Roman"/>
          <w:color w:val="000000" w:themeColor="text1"/>
        </w:rPr>
        <w:t xml:space="preserve">Table </w:t>
      </w:r>
      <w:r>
        <w:rPr>
          <w:rFonts w:ascii="Times New Roman" w:hAnsi="Times New Roman" w:cs="Times New Roman"/>
          <w:color w:val="000000" w:themeColor="text1"/>
        </w:rPr>
        <w:t>2</w:t>
      </w:r>
      <w:r w:rsidRPr="00541589">
        <w:rPr>
          <w:rFonts w:ascii="Times New Roman" w:hAnsi="Times New Roman" w:cs="Times New Roman"/>
          <w:color w:val="000000" w:themeColor="text1"/>
        </w:rPr>
        <w:t xml:space="preserve"> for examples of methods relevant to scRNA-seq, and Table </w:t>
      </w:r>
      <w:r>
        <w:rPr>
          <w:rFonts w:ascii="Times New Roman" w:hAnsi="Times New Roman" w:cs="Times New Roman"/>
          <w:color w:val="000000" w:themeColor="text1"/>
        </w:rPr>
        <w:t>3</w:t>
      </w:r>
      <w:r w:rsidRPr="00541589">
        <w:rPr>
          <w:rFonts w:ascii="Times New Roman" w:hAnsi="Times New Roman" w:cs="Times New Roman"/>
          <w:color w:val="000000" w:themeColor="text1"/>
        </w:rPr>
        <w:t xml:space="preserve"> for links to </w:t>
      </w:r>
      <w:r>
        <w:rPr>
          <w:rFonts w:ascii="Times New Roman" w:hAnsi="Times New Roman" w:cs="Times New Roman"/>
          <w:color w:val="000000" w:themeColor="text1"/>
        </w:rPr>
        <w:t xml:space="preserve">the most relevant </w:t>
      </w:r>
      <w:r w:rsidRPr="00541589">
        <w:rPr>
          <w:rFonts w:ascii="Times New Roman" w:hAnsi="Times New Roman" w:cs="Times New Roman"/>
          <w:color w:val="000000" w:themeColor="text1"/>
        </w:rPr>
        <w:t>bioinformatics resources.</w:t>
      </w:r>
    </w:p>
    <w:p w14:paraId="571C5D26" w14:textId="77777777" w:rsidR="0025441A" w:rsidRDefault="0025441A" w:rsidP="00870E69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</w:pPr>
    </w:p>
    <w:p w14:paraId="4F2896A8" w14:textId="4337B3CF" w:rsidR="00870E69" w:rsidRDefault="0025441A" w:rsidP="0025441A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 xml:space="preserve">Note that I review publications, which usually reference a well-defined and well-structured gene expression dataset. </w:t>
      </w:r>
      <w:r>
        <w:rPr>
          <w:rFonts w:ascii="Times New Roman" w:hAnsi="Times New Roman" w:cs="Times New Roman"/>
          <w:color w:val="000000" w:themeColor="text1"/>
        </w:rPr>
        <w:br/>
        <w:t xml:space="preserve">To access a GEO dataset, use the following formula: </w:t>
      </w:r>
      <w:r>
        <w:rPr>
          <w:rFonts w:ascii="Times New Roman" w:hAnsi="Times New Roman" w:cs="Times New Roman"/>
          <w:color w:val="000000" w:themeColor="text1"/>
        </w:rPr>
        <w:br/>
      </w:r>
      <w:r w:rsidRPr="0025441A">
        <w:rPr>
          <w:rFonts w:ascii="Times New Roman" w:hAnsi="Times New Roman" w:cs="Times New Roman"/>
          <w:b/>
          <w:bCs/>
          <w:color w:val="000000" w:themeColor="text1"/>
        </w:rPr>
        <w:t>https://www.ncbi.nlm.nih.gov/geo/query/acc.cgi?acc=</w:t>
      </w:r>
      <w:r w:rsidRPr="0025441A">
        <w:rPr>
          <w:b/>
          <w:bCs/>
        </w:rPr>
        <w:t xml:space="preserve"> </w:t>
      </w:r>
      <w:r w:rsidRPr="0025441A">
        <w:rPr>
          <w:rFonts w:ascii="Times New Roman" w:hAnsi="Times New Roman" w:cs="Times New Roman"/>
          <w:b/>
          <w:bCs/>
          <w:color w:val="000000" w:themeColor="text1"/>
        </w:rPr>
        <w:t>GEOID</w:t>
      </w:r>
      <w:r>
        <w:rPr>
          <w:rFonts w:ascii="Times New Roman" w:hAnsi="Times New Roman" w:cs="Times New Roman"/>
          <w:color w:val="000000" w:themeColor="text1"/>
        </w:rPr>
        <w:br/>
        <w:t xml:space="preserve">For example, to access a dataset linked with </w:t>
      </w:r>
      <w:r w:rsidRPr="0025441A">
        <w:rPr>
          <w:rFonts w:ascii="Times New Roman" w:hAnsi="Times New Roman" w:cs="Times New Roman"/>
          <w:color w:val="000000" w:themeColor="text1"/>
        </w:rPr>
        <w:t>GSE147507</w:t>
      </w:r>
      <w:r>
        <w:rPr>
          <w:rFonts w:ascii="Times New Roman" w:hAnsi="Times New Roman" w:cs="Times New Roman"/>
          <w:color w:val="000000" w:themeColor="text1"/>
        </w:rPr>
        <w:t xml:space="preserve">, use the following link: </w:t>
      </w:r>
      <w:r w:rsidRPr="0025441A">
        <w:rPr>
          <w:rFonts w:ascii="Times New Roman" w:hAnsi="Times New Roman" w:cs="Times New Roman"/>
          <w:b/>
          <w:bCs/>
          <w:color w:val="000000" w:themeColor="text1"/>
        </w:rPr>
        <w:t>https://www.ncbi.nlm.nih.gov/geo/query/acc.cgi?acc=GSE147507</w:t>
      </w:r>
      <w:r>
        <w:rPr>
          <w:rFonts w:ascii="Times New Roman" w:hAnsi="Times New Roman" w:cs="Times New Roman"/>
          <w:b/>
          <w:bCs/>
          <w:color w:val="000000" w:themeColor="text1"/>
        </w:rPr>
        <w:br/>
      </w:r>
    </w:p>
    <w:p w14:paraId="632D461B" w14:textId="070E2C94" w:rsidR="0025441A" w:rsidRPr="0025441A" w:rsidRDefault="0025441A" w:rsidP="0025441A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 xml:space="preserve">GEO database entries follow </w:t>
      </w:r>
      <w:r w:rsidRPr="0025441A">
        <w:rPr>
          <w:rFonts w:ascii="Times New Roman" w:hAnsi="Times New Roman" w:cs="Times New Roman"/>
          <w:color w:val="000000" w:themeColor="text1"/>
        </w:rPr>
        <w:t>Minimum Information About a Next-generation Sequencing Experiment</w:t>
      </w:r>
      <w:r>
        <w:rPr>
          <w:rFonts w:ascii="Times New Roman" w:hAnsi="Times New Roman" w:cs="Times New Roman"/>
          <w:color w:val="000000" w:themeColor="text1"/>
        </w:rPr>
        <w:t xml:space="preserve"> (</w:t>
      </w:r>
      <w:r w:rsidRPr="0025441A">
        <w:rPr>
          <w:rFonts w:ascii="Times New Roman" w:hAnsi="Times New Roman" w:cs="Times New Roman"/>
          <w:color w:val="000000" w:themeColor="text1"/>
        </w:rPr>
        <w:t>MINSEQE) guidelines</w:t>
      </w:r>
      <w:r>
        <w:rPr>
          <w:rFonts w:ascii="Times New Roman" w:hAnsi="Times New Roman" w:cs="Times New Roman"/>
          <w:color w:val="000000" w:themeColor="text1"/>
        </w:rPr>
        <w:t>, which</w:t>
      </w:r>
      <w:r w:rsidRPr="0025441A">
        <w:rPr>
          <w:rFonts w:ascii="Times New Roman" w:hAnsi="Times New Roman" w:cs="Times New Roman"/>
          <w:color w:val="000000" w:themeColor="text1"/>
        </w:rPr>
        <w:t xml:space="preserve"> outline the minimum information that should be included when describing a sequencing study.</w:t>
      </w:r>
      <w:r>
        <w:rPr>
          <w:rFonts w:ascii="Times New Roman" w:hAnsi="Times New Roman" w:cs="Times New Roman"/>
          <w:color w:val="000000" w:themeColor="text1"/>
        </w:rPr>
        <w:t xml:space="preserve"> The following elements are usually included:</w:t>
      </w:r>
      <w:r>
        <w:rPr>
          <w:rFonts w:ascii="Times New Roman" w:hAnsi="Times New Roman" w:cs="Times New Roman"/>
          <w:color w:val="000000" w:themeColor="text1"/>
        </w:rPr>
        <w:br/>
      </w:r>
      <w:r w:rsidRPr="0025441A">
        <w:rPr>
          <w:rFonts w:ascii="Times New Roman" w:hAnsi="Times New Roman" w:cs="Times New Roman"/>
          <w:color w:val="000000" w:themeColor="text1"/>
        </w:rPr>
        <w:t>Raw data for each assay (e.g., FASTQ files)</w:t>
      </w:r>
    </w:p>
    <w:p w14:paraId="5AE755AB" w14:textId="056460D2" w:rsidR="0025441A" w:rsidRPr="0025441A" w:rsidRDefault="0025441A" w:rsidP="0025441A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</w:pPr>
      <w:r w:rsidRPr="0025441A">
        <w:rPr>
          <w:rFonts w:ascii="Times New Roman" w:hAnsi="Times New Roman" w:cs="Times New Roman"/>
          <w:color w:val="000000" w:themeColor="text1"/>
        </w:rPr>
        <w:t>Final processed (normalized) data for the set of assays in the study (e.g., the gene expression data count matrix)</w:t>
      </w:r>
    </w:p>
    <w:p w14:paraId="77CE757B" w14:textId="76E31640" w:rsidR="0025441A" w:rsidRPr="0025441A" w:rsidRDefault="0025441A" w:rsidP="0025441A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</w:pPr>
      <w:r w:rsidRPr="0025441A">
        <w:rPr>
          <w:rFonts w:ascii="Times New Roman" w:hAnsi="Times New Roman" w:cs="Times New Roman"/>
          <w:color w:val="000000" w:themeColor="text1"/>
        </w:rPr>
        <w:t>Essential sample annotation (e.g., tissue, sex and age) and the experimental factors and their values (e.g., compound and dose)</w:t>
      </w:r>
    </w:p>
    <w:p w14:paraId="467DF342" w14:textId="63E298D6" w:rsidR="0025441A" w:rsidRPr="0025441A" w:rsidRDefault="0025441A" w:rsidP="0025441A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</w:pPr>
      <w:r w:rsidRPr="0025441A">
        <w:rPr>
          <w:rFonts w:ascii="Times New Roman" w:hAnsi="Times New Roman" w:cs="Times New Roman"/>
          <w:color w:val="000000" w:themeColor="text1"/>
        </w:rPr>
        <w:t>Experimental design including sample data relationships (e.g., which raw data file relates to which sample, technical</w:t>
      </w:r>
      <w:r>
        <w:rPr>
          <w:rFonts w:ascii="Times New Roman" w:hAnsi="Times New Roman" w:cs="Times New Roman"/>
          <w:color w:val="000000" w:themeColor="text1"/>
        </w:rPr>
        <w:t xml:space="preserve"> /</w:t>
      </w:r>
      <w:r w:rsidRPr="0025441A">
        <w:rPr>
          <w:rFonts w:ascii="Times New Roman" w:hAnsi="Times New Roman" w:cs="Times New Roman"/>
          <w:color w:val="000000" w:themeColor="text1"/>
        </w:rPr>
        <w:t xml:space="preserve"> biological replicates)</w:t>
      </w:r>
    </w:p>
    <w:p w14:paraId="68EA0351" w14:textId="77777777" w:rsidR="0025441A" w:rsidRPr="0025441A" w:rsidRDefault="0025441A" w:rsidP="0025441A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</w:pPr>
      <w:r w:rsidRPr="0025441A">
        <w:rPr>
          <w:rFonts w:ascii="Times New Roman" w:hAnsi="Times New Roman" w:cs="Times New Roman"/>
          <w:color w:val="000000" w:themeColor="text1"/>
        </w:rPr>
        <w:t>Sufficient annotation of the array or sequence features examines (e.g., gene identifiers, genomic coordinates)</w:t>
      </w:r>
    </w:p>
    <w:p w14:paraId="27A02C9A" w14:textId="766020BD" w:rsidR="00870E69" w:rsidRPr="0025441A" w:rsidRDefault="0025441A" w:rsidP="0025441A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</w:pPr>
      <w:r w:rsidRPr="0025441A">
        <w:rPr>
          <w:rFonts w:ascii="Times New Roman" w:hAnsi="Times New Roman" w:cs="Times New Roman"/>
          <w:color w:val="000000" w:themeColor="text1"/>
        </w:rPr>
        <w:t>Essential laboratory and data processing protocols (e.g., what normalization method has been used to obtain the final processed data)</w:t>
      </w:r>
    </w:p>
    <w:p w14:paraId="42FC8A86" w14:textId="632899C6" w:rsidR="003F52D6" w:rsidRPr="00541589" w:rsidRDefault="003F52D6" w:rsidP="00703239">
      <w:pPr>
        <w:spacing w:line="480" w:lineRule="auto"/>
        <w:ind w:left="360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 w:rsidRPr="00541589">
        <w:rPr>
          <w:rFonts w:ascii="Times New Roman" w:hAnsi="Times New Roman" w:cs="Times New Roman"/>
          <w:b/>
          <w:color w:val="000000" w:themeColor="text1"/>
          <w:sz w:val="20"/>
          <w:szCs w:val="20"/>
        </w:rPr>
        <w:lastRenderedPageBreak/>
        <w:t xml:space="preserve">Table 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1</w:t>
      </w:r>
      <w:r w:rsidRPr="00541589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. Examples of computational workflows following 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bulk-sample tissue- or cell-line </w:t>
      </w:r>
      <w:r w:rsidRPr="00541589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RNA-seq.</w:t>
      </w:r>
    </w:p>
    <w:p w14:paraId="6D5B14F0" w14:textId="77777777" w:rsidR="003F52D6" w:rsidRPr="00541589" w:rsidRDefault="003F52D6" w:rsidP="00703239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</w:pPr>
      <w:r w:rsidRPr="0054158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Four illustrative examples were discussed in the table. Identification of DEGs between bulk samples was a common analysis goal. Once identified, DEGs were usually annotated to detect over-represented functional classes. Resulting data were then typically visualized using </w:t>
      </w:r>
      <w:r w:rsidRPr="00541589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R</w:t>
      </w:r>
      <w:r w:rsidRPr="0054158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/ Bioconductor (</w:t>
      </w:r>
      <w:r w:rsidRPr="00541589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BioC)</w:t>
      </w:r>
      <w:r w:rsidRPr="0054158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r </w:t>
      </w:r>
      <w:r w:rsidRPr="00541589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GraphPad</w:t>
      </w:r>
      <w:r w:rsidRPr="0054158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software. Results were then interpreted in biological terms.</w:t>
      </w:r>
    </w:p>
    <w:tbl>
      <w:tblPr>
        <w:tblStyle w:val="TableGrid"/>
        <w:tblpPr w:leftFromText="180" w:rightFromText="180" w:vertAnchor="text" w:tblpXSpec="outside" w:tblpY="1"/>
        <w:tblOverlap w:val="never"/>
        <w:tblW w:w="14142" w:type="dxa"/>
        <w:tblLayout w:type="fixed"/>
        <w:tblLook w:val="04A0" w:firstRow="1" w:lastRow="0" w:firstColumn="1" w:lastColumn="0" w:noHBand="0" w:noVBand="1"/>
      </w:tblPr>
      <w:tblGrid>
        <w:gridCol w:w="1809"/>
        <w:gridCol w:w="2512"/>
        <w:gridCol w:w="3584"/>
        <w:gridCol w:w="2268"/>
        <w:gridCol w:w="3969"/>
      </w:tblGrid>
      <w:tr w:rsidR="003F52D6" w:rsidRPr="00541589" w14:paraId="4CA5D5B7" w14:textId="77777777" w:rsidTr="00094D6B">
        <w:tc>
          <w:tcPr>
            <w:tcW w:w="1809" w:type="dxa"/>
          </w:tcPr>
          <w:p w14:paraId="5A3F285B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Reference.</w:t>
            </w:r>
          </w:p>
        </w:tc>
        <w:tc>
          <w:tcPr>
            <w:tcW w:w="2512" w:type="dxa"/>
          </w:tcPr>
          <w:p w14:paraId="43FC1DEC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ioinformatics pre-processing.</w:t>
            </w:r>
          </w:p>
        </w:tc>
        <w:tc>
          <w:tcPr>
            <w:tcW w:w="3584" w:type="dxa"/>
          </w:tcPr>
          <w:p w14:paraId="3A14D208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tatistical analyses.</w:t>
            </w:r>
          </w:p>
        </w:tc>
        <w:tc>
          <w:tcPr>
            <w:tcW w:w="2268" w:type="dxa"/>
          </w:tcPr>
          <w:p w14:paraId="4BCA5AF1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thods of annotation.</w:t>
            </w:r>
          </w:p>
        </w:tc>
        <w:tc>
          <w:tcPr>
            <w:tcW w:w="3969" w:type="dxa"/>
          </w:tcPr>
          <w:p w14:paraId="2D0FA7D1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Visualization tools and methods.</w:t>
            </w:r>
          </w:p>
        </w:tc>
      </w:tr>
      <w:tr w:rsidR="003F52D6" w:rsidRPr="00541589" w14:paraId="6F35BF39" w14:textId="77777777" w:rsidTr="00094D6B">
        <w:tc>
          <w:tcPr>
            <w:tcW w:w="1809" w:type="dxa"/>
          </w:tcPr>
          <w:p w14:paraId="1104B0B0" w14:textId="19FB3FA2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CbGFuY28tTWVsbzwvQXV0aG9yPjxZZWFyPjIwMjA8L1ll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CbGFuY28tTWVsbzwvQXV0aG9yPjxZZWFyPjIwMjA8L1ll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[1]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2512" w:type="dxa"/>
          </w:tcPr>
          <w:p w14:paraId="7BFB164B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Illumina’s commercial software 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Alignment App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and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Basespace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) was applied to perform quality control of reads, as well as their trimming, and alignment.</w:t>
            </w:r>
          </w:p>
        </w:tc>
        <w:tc>
          <w:tcPr>
            <w:tcW w:w="3584" w:type="dxa"/>
          </w:tcPr>
          <w:p w14:paraId="6A932A96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DEGs were identifi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DESeq2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 Sparse principal component analysis 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C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) was performed. Gene set enrichment (GSEA) analysis was also used.</w:t>
            </w:r>
          </w:p>
        </w:tc>
        <w:tc>
          <w:tcPr>
            <w:tcW w:w="2268" w:type="dxa"/>
          </w:tcPr>
          <w:p w14:paraId="2AD5B98D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DEGs were annotated using GO terms, as well as the 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</w:rPr>
              <w:t>protein-protein interaction networks functional enrichment analysis 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TRING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).</w:t>
            </w:r>
          </w:p>
        </w:tc>
        <w:tc>
          <w:tcPr>
            <w:tcW w:w="3969" w:type="dxa"/>
          </w:tcPr>
          <w:p w14:paraId="643C0FC4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Heatmaps of gene expression levels were construct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heatmap.2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from R’s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plots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package. Volcano plots, dot plots, and scatterplots were construct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gplot2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 Prism 8 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raphPad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Software, San Diego, CA, US) was employed to prepare some figures. A Venn diagram showed genes shared in each comparison. A dotplot was used to visualize enriched GO terms.</w:t>
            </w:r>
          </w:p>
        </w:tc>
      </w:tr>
      <w:tr w:rsidR="003F52D6" w:rsidRPr="00541589" w14:paraId="619D3D10" w14:textId="77777777" w:rsidTr="00094D6B">
        <w:tc>
          <w:tcPr>
            <w:tcW w:w="1809" w:type="dxa"/>
          </w:tcPr>
          <w:p w14:paraId="7BF5D28F" w14:textId="6E0404EB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&lt;EndNote&gt;&lt;Cite&gt;&lt;Author&gt;Daamen&lt;/Author&gt;&lt;Year&gt;2021&lt;/Year&gt;&lt;RecNum&gt;10&lt;/RecNum&gt;&lt;DisplayText&gt;[2]&lt;/DisplayText&gt;&lt;record&gt;&lt;rec-number&gt;10&lt;/rec-number&gt;&lt;foreign-keys&gt;&lt;key app="EN" db-id="r5avpfzt49tre4e0s5fvzxp2tv2apd55x9pt" timestamp="0"&gt;10&lt;/key&gt;&lt;/foreign-keys&gt;&lt;ref-type name="Journal Article"&gt;17&lt;/ref-type&gt;&lt;contributors&gt;&lt;authors&gt;&lt;author&gt;Daamen, Andrea R.&lt;/author&gt;&lt;author&gt;Bachali, Prathyusha&lt;/author&gt;&lt;author&gt;Owen, Katherine A.&lt;/author&gt;&lt;author&gt;Kingsmore, Kathryn M.&lt;/author&gt;&lt;author&gt;Hubbard, Erika L.&lt;/author&gt;&lt;author&gt;Labonte, Adam C.&lt;/author&gt;&lt;author&gt;Robl, Robert&lt;/author&gt;&lt;author&gt;Shrotri, Sneha&lt;/author&gt;&lt;author&gt;Grammer, Amrie C.&lt;/author&gt;&lt;author&gt;Lipsky, Peter E.&lt;/author&gt;&lt;/authors&gt;&lt;/contributors&gt;&lt;titles&gt;&lt;title&gt;Comprehensive transcriptomic analysis of COVID-19 blood, lung, and airway&lt;/title&gt;&lt;secondary-title&gt;Scientific reports&lt;/secondary-title&gt;&lt;alt-title&gt;Sci Rep&lt;/alt-title&gt;&lt;/titles&gt;&lt;pages&gt;7052-7052&lt;/pages&gt;&lt;volume&gt;11&lt;/volume&gt;&lt;number&gt;1&lt;/number&gt;&lt;keywords&gt;&lt;keyword&gt;Bronchi/*metabolism&lt;/keyword&gt;&lt;keyword&gt;Bronchoalveolar Lavage Fluid&lt;/keyword&gt;&lt;keyword&gt;COVID-19/blood/*metabolism/virology&lt;/keyword&gt;&lt;keyword&gt;*Gene Expression Profiling&lt;/keyword&gt;&lt;keyword&gt;Humans&lt;/keyword&gt;&lt;keyword&gt;Inflammation Mediators/metabolism&lt;/keyword&gt;&lt;keyword&gt;Lung/*metabolism&lt;/keyword&gt;&lt;keyword&gt;Myeloid Cells/metabolism&lt;/keyword&gt;&lt;keyword&gt;Protein Binding&lt;/keyword&gt;&lt;keyword&gt;SARS-CoV-2/isolation &amp;amp; purification&lt;/keyword&gt;&lt;/keywords&gt;&lt;dates&gt;&lt;year&gt;2021&lt;/year&gt;&lt;/dates&gt;&lt;publisher&gt;Nature Publishing Group UK&lt;/publisher&gt;&lt;isbn&gt;2045-2322&lt;/isbn&gt;&lt;accession-num&gt;33782412&lt;/accession-num&gt;&lt;urls&gt;&lt;related-urls&gt;&lt;url&gt;https://pubmed.ncbi.nlm.nih.gov/33782412&lt;/url&gt;&lt;url&gt;https://www.ncbi.nlm.nih.gov/pmc/articles/PMC8007747/&lt;/url&gt;&lt;/related-urls&gt;&lt;/urls&gt;&lt;electronic-resource-num&gt;10.1038/s41598-021-86002-x&lt;/electronic-resource-num&gt;&lt;remote-database-name&gt;PubMed&lt;/remote-database-name&gt;&lt;language&gt;eng&lt;/language&gt;&lt;/record&gt;&lt;/Cite&gt;&lt;/EndNote&gt;</w:instrTex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[2]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2512" w:type="dxa"/>
          </w:tcPr>
          <w:p w14:paraId="209BA486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Reads were pre-processed applying 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</w:rPr>
              <w:t>Quality Control tool for High Throughput Sequence Dat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FastQC)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trimmed with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rimmomatic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and then aligned with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TA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or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bowtie2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. Read abundance was quantifi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ambamb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and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FeatureCounts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3584" w:type="dxa"/>
          </w:tcPr>
          <w:p w14:paraId="0E0363CD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DESeq2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ith false discovery rate (FDR) correction was applied to identify DEGs. Fisher’s Exact Test was performed to calculate the overlap between transcriptomic signatures. Enrichment scores were calculated non-parametrically using a Kolmogorov Smirnoff-like random walk statistic. Simple linear regression was calculated in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raphPad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2268" w:type="dxa"/>
          </w:tcPr>
          <w:p w14:paraId="33186F03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Pathway analysis was perform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Ingenuity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pathway analysis, as well as pathways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</w:rPr>
              <w:t xml:space="preserve"> from the Kyoto Encyclopedia of Genes and Genomes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KEGG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). Enrichment in functional classes was also investigated using GO terms, as well as the 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</w:rPr>
              <w:t xml:space="preserve">Mouse 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8"/>
                <w:szCs w:val="18"/>
              </w:rPr>
              <w:lastRenderedPageBreak/>
              <w:t>Genome Informatics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MGI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) database.</w:t>
            </w:r>
          </w:p>
        </w:tc>
        <w:tc>
          <w:tcPr>
            <w:tcW w:w="3969" w:type="dxa"/>
          </w:tcPr>
          <w:p w14:paraId="4B67A121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lastRenderedPageBreak/>
              <w:t>GraphPad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Prism 8 was employed, as well as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omplexHeatmap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from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BioC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ytoscape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as utilized with the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lusterMaker2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plugin. R’s packages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Monocle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as well as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Adobe Illustrato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ere also utilized to prepare figures.</w:t>
            </w:r>
          </w:p>
        </w:tc>
      </w:tr>
      <w:tr w:rsidR="003F52D6" w:rsidRPr="00541589" w14:paraId="380BF697" w14:textId="77777777" w:rsidTr="00094D6B">
        <w:tc>
          <w:tcPr>
            <w:tcW w:w="1809" w:type="dxa"/>
          </w:tcPr>
          <w:p w14:paraId="683C72FD" w14:textId="2416FC16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&lt;EndNote&gt;&lt;Cite&gt;&lt;Author&gt;Dubuc&lt;/Author&gt;&lt;Year&gt;2022&lt;/Year&gt;&lt;RecNum&gt;9&lt;/RecNum&gt;&lt;DisplayText&gt;[3]&lt;/DisplayText&gt;&lt;record&gt;&lt;rec-number&gt;9&lt;/rec-number&gt;&lt;foreign-keys&gt;&lt;key app="EN" db-id="r5avpfzt49tre4e0s5fvzxp2tv2apd55x9pt" timestamp="0"&gt;9&lt;/key&gt;&lt;/foreign-keys&gt;&lt;ref-type name="Journal Article"&gt;17&lt;/ref-type&gt;&lt;contributors&gt;&lt;authors&gt;&lt;author&gt;Dubuc,Isabelle&lt;/author&gt;&lt;author&gt;Prunier,Julien&lt;/author&gt;&lt;author&gt;Lacasse,√âmile&lt;/author&gt;&lt;author&gt;Gravel,Annie&lt;/author&gt;&lt;author&gt;Puhm,Florian&lt;/author&gt;&lt;author&gt;Allaeys,Isabelle&lt;/author&gt;&lt;author&gt;Archambault,Anne-Sophie&lt;/author&gt;&lt;author&gt;Gudimard,Leslie&lt;/author&gt;&lt;author&gt;Villano,Rosaria&lt;/author&gt;&lt;author&gt;Droit,Arnaud&lt;/author&gt;&lt;author&gt;Flamand,Nicolas&lt;/author&gt;&lt;author&gt;Boilard,√âric&lt;/author&gt;&lt;author&gt;Flamand,Louis&lt;/author&gt;&lt;/authors&gt;&lt;/contributors&gt;&lt;auth-address&gt;Louis Flamand,Division des maladies infectieuses et immunitaires, Centre de Recherche du Centre Hospitalier Universitaire de Qu√©bec- Universit√© Laval,Canada,Louis.Flamand@crchudequebec.ulaval.ca&amp;#xD;Louis Flamand,Centre de Recherche Arthrite, Universit√© Laval,Canada,Louis.Flamand@crchudequebec.ulaval.ca&amp;#xD;Louis Flamand,D√©partement de microbiologie-infectiologie et d&amp;apos;immunologie, Facult√© de m√©decine, Universit√© Laval,Canada,Louis.Flamand@crchudequebec.ulaval.ca&lt;/auth-address&gt;&lt;titles&gt;&lt;title&gt;Cytokines and Lipid Mediators of Inflammation in Lungs of SARS-CoV-2 Infected Mice&lt;/title&gt;&lt;secondary-title&gt;Frontiers in Immunology&lt;/secondary-title&gt;&lt;short-title&gt;Cytokines, LMI and SARS-CoV-2&lt;/short-title&gt;&lt;/titles&gt;&lt;volume&gt;13&lt;/volume&gt;&lt;keywords&gt;&lt;keyword&gt;Lipid mediators of inflammation,Cytokines,Chemokines,SARS-CoV-2,COVID-19,Pathogenesis&lt;/keyword&gt;&lt;/keywords&gt;&lt;dates&gt;&lt;year&gt;2022&lt;/year&gt;&lt;pub-dates&gt;&lt;date&gt;2022-June-24&lt;/date&gt;&lt;/pub-dates&gt;&lt;/dates&gt;&lt;isbn&gt;1664-3224&lt;/isbn&gt;&lt;work-type&gt;Original Research&lt;/work-type&gt;&lt;urls&gt;&lt;related-urls&gt;&lt;url&gt;https://www.frontiersin.org/articles/10.3389/fimmu.2022.893792&lt;/url&gt;&lt;/related-urls&gt;&lt;/urls&gt;&lt;electronic-resource-num&gt;10.3389/fimmu.2022.893792&lt;/electronic-resource-num&gt;&lt;language&gt;English&lt;/language&gt;&lt;/record&gt;&lt;/Cite&gt;&lt;/EndNote&gt;</w:instrTex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[3]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2512" w:type="dxa"/>
          </w:tcPr>
          <w:p w14:paraId="72144E7D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Quality control was perform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FASTQC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. Trimming was achieved with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rimmomatic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. Read alignment was performed with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Kallisto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3584" w:type="dxa"/>
          </w:tcPr>
          <w:p w14:paraId="101417E9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DESeq2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as applied to identify DEGs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C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as applied to differentiate between 20 samples with normalized gene expression levels.</w:t>
            </w:r>
          </w:p>
        </w:tc>
        <w:tc>
          <w:tcPr>
            <w:tcW w:w="2268" w:type="dxa"/>
          </w:tcPr>
          <w:p w14:paraId="6DE5FAEB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Functional enrichment was investigated using GO terms.</w:t>
            </w:r>
          </w:p>
        </w:tc>
        <w:tc>
          <w:tcPr>
            <w:tcW w:w="3969" w:type="dxa"/>
          </w:tcPr>
          <w:p w14:paraId="2AD7E8D5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rincipal component analysis, heat-maps, and hierarchical clustering were utilized. Volcano plots were also prepared.</w:t>
            </w:r>
          </w:p>
        </w:tc>
      </w:tr>
      <w:tr w:rsidR="003F52D6" w:rsidRPr="00541589" w14:paraId="3B5E0404" w14:textId="77777777" w:rsidTr="00094D6B">
        <w:tc>
          <w:tcPr>
            <w:tcW w:w="1809" w:type="dxa"/>
          </w:tcPr>
          <w:p w14:paraId="3DFFD613" w14:textId="5EB2AC4C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&lt;EndNote&gt;&lt;Cite&gt;&lt;Author&gt;Brown&lt;/Author&gt;&lt;Year&gt;2022&lt;/Year&gt;&lt;RecNum&gt;12&lt;/RecNum&gt;&lt;DisplayText&gt;[4]&lt;/DisplayText&gt;&lt;record&gt;&lt;rec-number&gt;12&lt;/rec-number&gt;&lt;foreign-keys&gt;&lt;key app="EN" db-id="r5avpfzt49tre4e0s5fvzxp2tv2apd55x9pt" timestamp="0"&gt;12&lt;/key&gt;&lt;/foreign-keys&gt;&lt;ref-type name="Journal Article"&gt;17&lt;/ref-type&gt;&lt;contributors&gt;&lt;authors&gt;&lt;author&gt;Brown, Julia A.&lt;/author&gt;&lt;author&gt;Sanidad, Katherine Z.&lt;/author&gt;&lt;author&gt;Lucotti, Serena&lt;/author&gt;&lt;author&gt;Lieber, Carolin M.&lt;/author&gt;&lt;author&gt;Cox, Robert M.&lt;/author&gt;&lt;author&gt;Ananthanarayanan, Aparna&lt;/author&gt;&lt;author&gt;Basu, Srijani&lt;/author&gt;&lt;author&gt;Chen, Justin&lt;/author&gt;&lt;author&gt;Shan, Mengrou&lt;/author&gt;&lt;author&gt;Amir, Mohammed&lt;/author&gt;&lt;author&gt;Schmidt, Fabian&lt;/author&gt;&lt;author&gt;Weisblum, Yiska&lt;/author&gt;&lt;author&gt;Cioffi, Michele&lt;/author&gt;&lt;author&gt;Li, Tingting&lt;/author&gt;&lt;author&gt;Rowdo, Florencia Madorsky&lt;/author&gt;&lt;author&gt;Martin, M. Laura&lt;/author&gt;&lt;author&gt;Guo, Chun-Jun&lt;/author&gt;&lt;author&gt;Lyssiotis, Costas A.&lt;/author&gt;&lt;author&gt;Layden, Brian T.&lt;/author&gt;&lt;author&gt;Dannenberg, Andrew J.&lt;/author&gt;&lt;author&gt;Bieniasz, Paul D.&lt;/author&gt;&lt;author&gt;Lee, Benhur&lt;/author&gt;&lt;author&gt;Inohara, Naohiro&lt;/author&gt;&lt;author&gt;Matei, Irina&lt;/author&gt;&lt;author&gt;Plemper, Richard K.&lt;/author&gt;&lt;author&gt;Zeng, Melody Y.&lt;/author&gt;&lt;/authors&gt;&lt;/contributors&gt;&lt;titles&gt;&lt;title&gt;Gut microbiota-derived metabolites confer protection against SARS-CoV-2 infection&lt;/title&gt;&lt;secondary-title&gt;Gut Microbes&lt;/secondary-title&gt;&lt;/titles&gt;&lt;pages&gt;2105609&lt;/pages&gt;&lt;volume&gt;14&lt;/volume&gt;&lt;number&gt;1&lt;/number&gt;&lt;dates&gt;&lt;year&gt;2022&lt;/year&gt;&lt;pub-dates&gt;&lt;date&gt;2022/12/31&lt;/date&gt;&lt;/pub-dates&gt;&lt;/dates&gt;&lt;publisher&gt;Taylor &amp;amp; Francis&lt;/publisher&gt;&lt;isbn&gt;1949-0976&lt;/isbn&gt;&lt;urls&gt;&lt;related-urls&gt;&lt;url&gt;https://doi.org/10.1080/19490976.2022.2105609&lt;/url&gt;&lt;/related-urls&gt;&lt;/urls&gt;&lt;electronic-resource-num&gt;10.1080/19490976.2022.2105609&lt;/electronic-resource-num&gt;&lt;/record&gt;&lt;/Cite&gt;&lt;/EndNote&gt;</w:instrTex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[4]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2512" w:type="dxa"/>
          </w:tcPr>
          <w:p w14:paraId="1AC45ADD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aired-end sequencing was followed by sorting of reads with barcodes.</w:t>
            </w:r>
          </w:p>
        </w:tc>
        <w:tc>
          <w:tcPr>
            <w:tcW w:w="3584" w:type="dxa"/>
          </w:tcPr>
          <w:p w14:paraId="79DEA075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FDR correction for multiple testing was applied. Linear discriminant analysis was followed by Effect Size (LEfSe) calculations. Multiple testing correction was applied. Non-metric multidimensional scaling analysis was also performed. One-way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ANOV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test with Tukey’s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ost-hoc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procedure was used to compare gene expression levels between samples.</w:t>
            </w:r>
          </w:p>
        </w:tc>
        <w:tc>
          <w:tcPr>
            <w:tcW w:w="2268" w:type="dxa"/>
          </w:tcPr>
          <w:p w14:paraId="6CBE8FFA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Annotation of reads was achiev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ALMON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ith default parameters.</w:t>
            </w:r>
          </w:p>
        </w:tc>
        <w:tc>
          <w:tcPr>
            <w:tcW w:w="3969" w:type="dxa"/>
          </w:tcPr>
          <w:p w14:paraId="65A6642D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Prism 9 with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raphPad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software was used to construct visualizations.</w:t>
            </w:r>
          </w:p>
        </w:tc>
      </w:tr>
    </w:tbl>
    <w:p w14:paraId="20CCD5FC" w14:textId="77777777" w:rsidR="003F52D6" w:rsidRPr="00541589" w:rsidRDefault="003F52D6" w:rsidP="00703239">
      <w:pPr>
        <w:spacing w:line="480" w:lineRule="auto"/>
        <w:rPr>
          <w:rFonts w:ascii="Times New Roman" w:hAnsi="Times New Roman" w:cs="Times New Roman"/>
          <w:b/>
          <w:color w:val="000000" w:themeColor="text1"/>
        </w:rPr>
      </w:pPr>
      <w:r w:rsidRPr="00541589">
        <w:rPr>
          <w:rFonts w:ascii="Times New Roman" w:hAnsi="Times New Roman" w:cs="Times New Roman"/>
          <w:b/>
          <w:color w:val="000000" w:themeColor="text1"/>
        </w:rPr>
        <w:br w:type="page"/>
      </w:r>
    </w:p>
    <w:p w14:paraId="6D39F7CA" w14:textId="7A7C0493" w:rsidR="003F52D6" w:rsidRPr="00541589" w:rsidRDefault="003F52D6" w:rsidP="007368E1">
      <w:pPr>
        <w:spacing w:line="480" w:lineRule="auto"/>
        <w:ind w:left="360" w:firstLine="360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  <w:r w:rsidRPr="00541589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2</w:t>
      </w:r>
      <w:r w:rsidRPr="00541589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. Examples of computational workflows following </w:t>
      </w:r>
      <w:r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scRNA-seq</w:t>
      </w:r>
      <w:r w:rsidRPr="00541589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.</w:t>
      </w:r>
    </w:p>
    <w:tbl>
      <w:tblPr>
        <w:tblStyle w:val="TableGrid"/>
        <w:tblW w:w="14034" w:type="dxa"/>
        <w:tblInd w:w="326" w:type="dxa"/>
        <w:tblLayout w:type="fixed"/>
        <w:tblLook w:val="04A0" w:firstRow="1" w:lastRow="0" w:firstColumn="1" w:lastColumn="0" w:noHBand="0" w:noVBand="1"/>
      </w:tblPr>
      <w:tblGrid>
        <w:gridCol w:w="1702"/>
        <w:gridCol w:w="3684"/>
        <w:gridCol w:w="2552"/>
        <w:gridCol w:w="2977"/>
        <w:gridCol w:w="3119"/>
      </w:tblGrid>
      <w:tr w:rsidR="003F52D6" w:rsidRPr="00541589" w14:paraId="337D2231" w14:textId="77777777" w:rsidTr="00094D6B">
        <w:tc>
          <w:tcPr>
            <w:tcW w:w="1702" w:type="dxa"/>
          </w:tcPr>
          <w:p w14:paraId="63E3F904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Reference.</w:t>
            </w:r>
          </w:p>
        </w:tc>
        <w:tc>
          <w:tcPr>
            <w:tcW w:w="3684" w:type="dxa"/>
          </w:tcPr>
          <w:p w14:paraId="3BD4F93A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ioinformatics pre-processing.</w:t>
            </w:r>
          </w:p>
        </w:tc>
        <w:tc>
          <w:tcPr>
            <w:tcW w:w="2552" w:type="dxa"/>
          </w:tcPr>
          <w:p w14:paraId="7469F9B0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tatistical analyses.</w:t>
            </w:r>
          </w:p>
        </w:tc>
        <w:tc>
          <w:tcPr>
            <w:tcW w:w="2977" w:type="dxa"/>
          </w:tcPr>
          <w:p w14:paraId="209CCA0D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thods of annotation.</w:t>
            </w:r>
          </w:p>
        </w:tc>
        <w:tc>
          <w:tcPr>
            <w:tcW w:w="3119" w:type="dxa"/>
          </w:tcPr>
          <w:p w14:paraId="3A002AF7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Visualization tools and methods.</w:t>
            </w:r>
          </w:p>
        </w:tc>
      </w:tr>
      <w:tr w:rsidR="003F52D6" w:rsidRPr="00541589" w14:paraId="6F6202E8" w14:textId="77777777" w:rsidTr="00094D6B">
        <w:tc>
          <w:tcPr>
            <w:tcW w:w="1702" w:type="dxa"/>
          </w:tcPr>
          <w:p w14:paraId="6295912F" w14:textId="27FB194F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CZXJuYXJkZXM8L0F1dGhvcj48WWVhcj4yMDIwPC9ZZWFy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CZXJuYXJkZXM8L0F1dGhvcj48WWVhcj4yMDIwPC9ZZWFy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[5]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3684" w:type="dxa"/>
          </w:tcPr>
          <w:p w14:paraId="1EEF9AAF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XPonent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software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Luminex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3.1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FlowJo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10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rimGalore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0.4.4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TA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aligner v2.5.2b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featureCounts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1.5.2. Cell types were classified using signature tissue-specific genes using appropriate reference transcriptomes.</w:t>
            </w:r>
          </w:p>
        </w:tc>
        <w:tc>
          <w:tcPr>
            <w:tcW w:w="2552" w:type="dxa"/>
          </w:tcPr>
          <w:p w14:paraId="690DE08C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DESeq2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1.20.0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ImpulseDE2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1.4.0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WGCN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1.69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nBeads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ellRange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eurat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ingle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Monocle3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C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as performed to explore differences between healthy controls and COVID-19 patients.</w:t>
            </w:r>
          </w:p>
        </w:tc>
        <w:tc>
          <w:tcPr>
            <w:tcW w:w="2977" w:type="dxa"/>
          </w:tcPr>
          <w:p w14:paraId="546C44CF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LOL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c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SE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topGO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3119" w:type="dxa"/>
          </w:tcPr>
          <w:p w14:paraId="58988CE5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WGCN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Monocle3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eurat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ingle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Monocle3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 UMAP provided visualize cell-specificity in samples.</w:t>
            </w:r>
          </w:p>
        </w:tc>
      </w:tr>
      <w:tr w:rsidR="003F52D6" w:rsidRPr="00541589" w14:paraId="4E6FC6E6" w14:textId="77777777" w:rsidTr="00094D6B">
        <w:tc>
          <w:tcPr>
            <w:tcW w:w="1702" w:type="dxa"/>
          </w:tcPr>
          <w:p w14:paraId="1E1676B2" w14:textId="7FC865DD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NZWxtczwvQXV0aG9yPjxZZWFyPjIwMjE8L1llYXI+PFJl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NZWxtczwvQXV0aG9yPjxZZWFyPjIwMjE8L1llYXI+PFJl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[6]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3684" w:type="dxa"/>
          </w:tcPr>
          <w:p w14:paraId="5ED43A3E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Reads were aligned, barcoded, and cluster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ellRange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5.0. Quality control and exploratory analysis was perform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eurat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3.2.3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crublet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0.2.1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ellBende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0.2.0.</w:t>
            </w:r>
          </w:p>
        </w:tc>
        <w:tc>
          <w:tcPr>
            <w:tcW w:w="2552" w:type="dxa"/>
          </w:tcPr>
          <w:p w14:paraId="0ECB437A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Statistical analyses were perform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4.0.2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ython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3.7.9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ciPy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c1.4.1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NumPy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1.18.1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canpy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1.4.4.</w:t>
            </w:r>
          </w:p>
        </w:tc>
        <w:tc>
          <w:tcPr>
            <w:tcW w:w="2977" w:type="dxa"/>
          </w:tcPr>
          <w:p w14:paraId="26E868D4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SE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as perform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hype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ellPhoneDB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v2.0.0 was used to study cell-cell communication 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i.e.</w:t>
            </w:r>
            <w:r>
              <w:rPr>
                <w:rFonts w:ascii="Times New Roman" w:hAnsi="Times New Roman" w:cs="Times New Roman"/>
                <w:iCs/>
                <w:color w:val="000000" w:themeColor="text1"/>
                <w:sz w:val="18"/>
                <w:szCs w:val="18"/>
              </w:rPr>
              <w:t>,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ligand-receptor interactions).</w:t>
            </w:r>
          </w:p>
        </w:tc>
        <w:tc>
          <w:tcPr>
            <w:tcW w:w="3119" w:type="dxa"/>
          </w:tcPr>
          <w:p w14:paraId="3D0A47C3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gplot2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raphPad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UMAP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as used to visualize cell-type data with dimensionality reduction.</w:t>
            </w:r>
          </w:p>
        </w:tc>
      </w:tr>
      <w:tr w:rsidR="003F52D6" w:rsidRPr="00541589" w14:paraId="639EDF48" w14:textId="77777777" w:rsidTr="00094D6B">
        <w:tc>
          <w:tcPr>
            <w:tcW w:w="1702" w:type="dxa"/>
          </w:tcPr>
          <w:p w14:paraId="312E5533" w14:textId="431E8431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ZYW5nPC9BdXRob3I+PFllYXI+MjAyMTwvWWVhcj48UmVj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ZYW5nPC9BdXRob3I+PFllYXI+MjAyMTwvWWVhcj48UmVj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[7]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3684" w:type="dxa"/>
          </w:tcPr>
          <w:p w14:paraId="598751BA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Reads were align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ellRange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software (10x Genomics). A cut-off value of 200 molecular identifiers used to select complex nuclei for further analysis. Cell free mRNA was remov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oupX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. Outliers and homotypic doublets were removed using Seurat and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DoubletFinde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. Barcoded but unmapped BAM reads were align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TA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to the SARS-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lastRenderedPageBreak/>
              <w:t xml:space="preserve">CoV-2 reference genome to detect viral transcripts (similarly to a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Viral-Track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pipeline).</w:t>
            </w:r>
          </w:p>
        </w:tc>
        <w:tc>
          <w:tcPr>
            <w:tcW w:w="2552" w:type="dxa"/>
          </w:tcPr>
          <w:p w14:paraId="3757425C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lastRenderedPageBreak/>
              <w:t xml:space="preserve">A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C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analysis was performed on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eurat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objects to prepare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UMAP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diagrams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Monocle3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as used to generate a pseudo</w: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-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time trajectory analysis in a target cell type. General data analysis was performed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and popular packaged such as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lastRenderedPageBreak/>
              <w:t>dply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atchwork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or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BioC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packages.</w:t>
            </w:r>
          </w:p>
        </w:tc>
        <w:tc>
          <w:tcPr>
            <w:tcW w:w="2977" w:type="dxa"/>
          </w:tcPr>
          <w:p w14:paraId="29998B94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lastRenderedPageBreak/>
              <w:t xml:space="preserve">Biological pathway, and GO enrichment were performed using human data, and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Enrich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Metascape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or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GeneTrail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software. Ligand-receptor pairs were detected using different cell types using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ellChat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to detect cell-to-cell interactions (Secreted Signalling Pathways and 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lastRenderedPageBreak/>
              <w:t>human protein-protein interactions were used as a priori network information).</w:t>
            </w:r>
          </w:p>
        </w:tc>
        <w:tc>
          <w:tcPr>
            <w:tcW w:w="3119" w:type="dxa"/>
          </w:tcPr>
          <w:p w14:paraId="028C8389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lastRenderedPageBreak/>
              <w:t>UMAP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as used to cluster and visualize single-cell transcriptomic clusters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and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 xml:space="preserve">ggplot2 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were used to generate some figures.</w:t>
            </w:r>
          </w:p>
        </w:tc>
      </w:tr>
      <w:tr w:rsidR="003F52D6" w:rsidRPr="00541589" w14:paraId="7AE0A18D" w14:textId="77777777" w:rsidTr="00094D6B">
        <w:tc>
          <w:tcPr>
            <w:tcW w:w="1702" w:type="dxa"/>
          </w:tcPr>
          <w:p w14:paraId="60E8B60E" w14:textId="56C04AFF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&lt;EndNote&gt;&lt;Cite&gt;&lt;Author&gt;Jackson&lt;/Author&gt;&lt;Year&gt;2022&lt;/Year&gt;&lt;RecNum&gt;11&lt;/RecNum&gt;&lt;DisplayText&gt;[8]&lt;/DisplayText&gt;&lt;record&gt;&lt;rec-number&gt;11&lt;/rec-number&gt;&lt;foreign-keys&gt;&lt;key app="EN" db-id="r5avpfzt49tre4e0s5fvzxp2tv2apd55x9pt" timestamp="0"&gt;11&lt;/key&gt;&lt;/foreign-keys&gt;&lt;ref-type name="Journal Article"&gt;17&lt;/ref-type&gt;&lt;contributors&gt;&lt;authors&gt;&lt;author&gt;Jackson, Robert M.&lt;/author&gt;&lt;author&gt;Hatton, Catherine F.&lt;/author&gt;&lt;author&gt;Spegarova, Jarmila Stremenova&lt;/author&gt;&lt;author&gt;Georgiou, Maria&lt;/author&gt;&lt;author&gt;Collin, Joseph&lt;/author&gt;&lt;author&gt;Stephenson, Emily&lt;/author&gt;&lt;author&gt;Verdon, Bernard&lt;/author&gt;&lt;author&gt;Haq, Iram J.&lt;/author&gt;&lt;author&gt;Hussain, Rafiqul&lt;/author&gt;&lt;author&gt;Coxhead, Jonathan M.&lt;/author&gt;&lt;author&gt;Mudhar, Hardeep-Singh&lt;/author&gt;&lt;author&gt;Wagner, Bart&lt;/author&gt;&lt;author&gt;Hasoon, Megan&lt;/author&gt;&lt;author&gt;Davey, Tracey&lt;/author&gt;&lt;author&gt;Rooney, Paul&lt;/author&gt;&lt;author&gt;Khan, C. M. Anjam&lt;/author&gt;&lt;author&gt;Ward, Chris&lt;/author&gt;&lt;author&gt;Brodlie, Malcolm&lt;/author&gt;&lt;author&gt;Haniffa, Muzlifah&lt;/author&gt;&lt;author&gt;Hambleton, Sophie&lt;/author&gt;&lt;author&gt;Armstrong, Lyle&lt;/author&gt;&lt;author&gt;Figueiredo, Francisco&lt;/author&gt;&lt;author&gt;Queen, Rachel&lt;/author&gt;&lt;author&gt;Duncan, Christopher J. A.&lt;/author&gt;&lt;author&gt;Lako, Majlinda&lt;/author&gt;&lt;/authors&gt;&lt;/contributors&gt;&lt;titles&gt;&lt;title&gt;Conjunctival epithelial cells resist productive SARS-CoV-2 infection&lt;/title&gt;&lt;secondary-title&gt;Stem Cell Reports&lt;/secondary-title&gt;&lt;/titles&gt;&lt;pages&gt;1699-1713&lt;/pages&gt;&lt;volume&gt;17&lt;/volume&gt;&lt;number&gt;7&lt;/number&gt;&lt;keywords&gt;&lt;keyword&gt;conjunctiva&lt;/keyword&gt;&lt;keyword&gt;conjunctival epithelium&lt;/keyword&gt;&lt;keyword&gt;SARS-CoV-2&lt;/keyword&gt;&lt;keyword&gt;ACE2&lt;/keyword&gt;&lt;keyword&gt;TMPRSS2&lt;/keyword&gt;&lt;keyword&gt;ocular surface&lt;/keyword&gt;&lt;keyword&gt;NFKB&lt;/keyword&gt;&lt;keyword&gt;IFN&lt;/keyword&gt;&lt;keyword&gt;productive infection&lt;/keyword&gt;&lt;/keywords&gt;&lt;dates&gt;&lt;year&gt;2022&lt;/year&gt;&lt;pub-dates&gt;&lt;date&gt;2022/07/12/&lt;/date&gt;&lt;/pub-dates&gt;&lt;/dates&gt;&lt;isbn&gt;2213-6711&lt;/isbn&gt;&lt;urls&gt;&lt;related-urls&gt;&lt;url&gt;https://www.sciencedirect.com/science/article/pii/S2213671122002703&lt;/url&gt;&lt;/related-urls&gt;&lt;/urls&gt;&lt;electronic-resource-num&gt;https://doi.org/10.1016/j.stemcr.2022.05.017&lt;/electronic-resource-num&gt;&lt;/record&gt;&lt;/Cite&gt;&lt;/EndNote&gt;</w:instrTex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[8]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3684" w:type="dxa"/>
          </w:tcPr>
          <w:p w14:paraId="5A9D3351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ellbende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as used to remove background-level reads. Four clusters of cells were identified: conjunctival epithelium (superficial, basal, and suprabasal), and fibroblasts. Viral transcripts were also identified to find out which cell types can be infected with the virus.</w:t>
            </w:r>
          </w:p>
        </w:tc>
        <w:tc>
          <w:tcPr>
            <w:tcW w:w="2552" w:type="dxa"/>
          </w:tcPr>
          <w:p w14:paraId="5BC68A68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DEGs were identified using a Seurat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FindMarkers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function 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-values were Bonferroni corrected). DEGs were identified between three experimental conditions: virus infected, exposed but uninfected, and unexposed. GSEA was calculated.</w:t>
            </w:r>
          </w:p>
        </w:tc>
        <w:tc>
          <w:tcPr>
            <w:tcW w:w="2977" w:type="dxa"/>
          </w:tcPr>
          <w:p w14:paraId="6AB8ABC5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Ingenuity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knowledge base was used to create mechanistic networks from lists of DEGs.</w:t>
            </w:r>
          </w:p>
        </w:tc>
        <w:tc>
          <w:tcPr>
            <w:tcW w:w="3119" w:type="dxa"/>
          </w:tcPr>
          <w:p w14:paraId="49A2854C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UMAP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as used to cluster and visualize single-cell transcriptomic clusters.</w:t>
            </w:r>
          </w:p>
        </w:tc>
      </w:tr>
      <w:tr w:rsidR="003F52D6" w:rsidRPr="00541589" w14:paraId="6589A03B" w14:textId="77777777" w:rsidTr="00094D6B">
        <w:tc>
          <w:tcPr>
            <w:tcW w:w="1702" w:type="dxa"/>
          </w:tcPr>
          <w:p w14:paraId="16A2A279" w14:textId="6DC5C15D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Jd2FtdXJhPC9BdXRob3I+PFllYXI+MjAyMjwvWWVhcj48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Jd2FtdXJhPC9BdXRob3I+PFllYXI+MjAyMjwvWWVhcj48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[9]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</w:t>
            </w:r>
          </w:p>
        </w:tc>
        <w:tc>
          <w:tcPr>
            <w:tcW w:w="3684" w:type="dxa"/>
          </w:tcPr>
          <w:p w14:paraId="783FC65C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Data aggregated using a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CellRange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were analyzed by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eurat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. The expression matrix was log-normalized in terms of unique molecular identifiers detected per cell.</w:t>
            </w:r>
          </w:p>
        </w:tc>
        <w:tc>
          <w:tcPr>
            <w:tcW w:w="2552" w:type="dxa"/>
          </w:tcPr>
          <w:p w14:paraId="41A99F6C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A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C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analysis was performed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PC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dimensions from 1 through 4 were used to identify cell clusters on a uniform manifold approximation and projection 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UMAP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) diagram.</w:t>
            </w:r>
          </w:p>
        </w:tc>
        <w:tc>
          <w:tcPr>
            <w:tcW w:w="2977" w:type="dxa"/>
          </w:tcPr>
          <w:p w14:paraId="2355D092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 single-sample gene-set variation analysis (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ssGSV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) was used to identify gene sets differentially expressed in a target cell type.</w:t>
            </w:r>
          </w:p>
        </w:tc>
        <w:tc>
          <w:tcPr>
            <w:tcW w:w="3119" w:type="dxa"/>
          </w:tcPr>
          <w:p w14:paraId="2E2F3ED1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</w:pP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UMAP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— a statistical learning technique for dimension reduction in multivariate datasets — was used. Single-cell expression data were visualized on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UMAP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diagrams, violin plots, heat-maps, or volcano plots.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Nebulosa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</w:t>
            </w:r>
            <w:r w:rsidRPr="00541589">
              <w:rPr>
                <w:rFonts w:ascii="Times New Roman" w:hAnsi="Times New Roman" w:cs="Times New Roman"/>
                <w:i/>
                <w:color w:val="000000" w:themeColor="text1"/>
                <w:sz w:val="18"/>
                <w:szCs w:val="18"/>
              </w:rPr>
              <w:t>R</w:t>
            </w:r>
            <w:r w:rsidRPr="00541589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software package was also used.</w:t>
            </w:r>
          </w:p>
        </w:tc>
      </w:tr>
    </w:tbl>
    <w:p w14:paraId="6BD4DC23" w14:textId="77777777" w:rsidR="003F52D6" w:rsidRPr="00541589" w:rsidRDefault="003F52D6" w:rsidP="00703239">
      <w:pPr>
        <w:spacing w:line="480" w:lineRule="auto"/>
        <w:ind w:left="360"/>
        <w:rPr>
          <w:rFonts w:ascii="Times New Roman" w:hAnsi="Times New Roman" w:cs="Times New Roman"/>
          <w:color w:val="000000" w:themeColor="text1"/>
        </w:rPr>
        <w:sectPr w:rsidR="003F52D6" w:rsidRPr="00541589" w:rsidSect="009A0FA9">
          <w:pgSz w:w="16840" w:h="11900" w:orient="landscape"/>
          <w:pgMar w:top="993" w:right="1531" w:bottom="993" w:left="1440" w:header="708" w:footer="708" w:gutter="0"/>
          <w:cols w:space="708"/>
          <w:docGrid w:linePitch="360"/>
        </w:sectPr>
      </w:pPr>
    </w:p>
    <w:p w14:paraId="1589850F" w14:textId="44372357" w:rsidR="003F52D6" w:rsidRPr="00541589" w:rsidRDefault="003F52D6" w:rsidP="007368E1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  <w:r w:rsidRPr="00541589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3</w:t>
      </w:r>
      <w:r w:rsidRPr="00541589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. References for computational methods</w:t>
      </w:r>
      <w:r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, tools, or resources</w:t>
      </w:r>
      <w:r w:rsidRPr="00541589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.</w:t>
      </w:r>
    </w:p>
    <w:tbl>
      <w:tblPr>
        <w:tblStyle w:val="TableGrid"/>
        <w:tblW w:w="9640" w:type="dxa"/>
        <w:tblInd w:w="-241" w:type="dxa"/>
        <w:tblLayout w:type="fixed"/>
        <w:tblLook w:val="04A0" w:firstRow="1" w:lastRow="0" w:firstColumn="1" w:lastColumn="0" w:noHBand="0" w:noVBand="1"/>
      </w:tblPr>
      <w:tblGrid>
        <w:gridCol w:w="1419"/>
        <w:gridCol w:w="1417"/>
        <w:gridCol w:w="2693"/>
        <w:gridCol w:w="4111"/>
      </w:tblGrid>
      <w:tr w:rsidR="003F52D6" w:rsidRPr="00541589" w14:paraId="044126E9" w14:textId="77777777" w:rsidTr="00094D6B">
        <w:tc>
          <w:tcPr>
            <w:tcW w:w="1419" w:type="dxa"/>
          </w:tcPr>
          <w:p w14:paraId="57C24F3D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Computational task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1417" w:type="dxa"/>
          </w:tcPr>
          <w:p w14:paraId="5466B93E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Tool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03DD5073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Literature reference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5C6405D8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Website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28E2D330" w14:textId="77777777" w:rsidTr="00094D6B">
        <w:tc>
          <w:tcPr>
            <w:tcW w:w="1419" w:type="dxa"/>
            <w:vMerge w:val="restart"/>
          </w:tcPr>
          <w:p w14:paraId="527E5A49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Fast NGS read alignment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1417" w:type="dxa"/>
          </w:tcPr>
          <w:p w14:paraId="545A91B6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TAR aligner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3194E23D" w14:textId="73E86978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Dobin&lt;/Author&gt;&lt;Year&gt;2013&lt;/Year&gt;&lt;RecNum&gt;180&lt;/RecNum&gt;&lt;DisplayText&gt;[10]&lt;/DisplayText&gt;&lt;record&gt;&lt;rec-number&gt;180&lt;/rec-number&gt;&lt;foreign-keys&gt;&lt;key app="EN" db-id="ztwav2swo5f50ges0f7xeed55vdap0w5zese"&gt;180&lt;/key&gt;&lt;/foreign-keys&gt;&lt;ref-type name="Journal Article"&gt;17&lt;/ref-type&gt;&lt;contributors&gt;&lt;authors&gt;&lt;author&gt;Dobin, A.&lt;/author&gt;&lt;author&gt;Davis, C. A.&lt;/author&gt;&lt;author&gt;Schlesinger, F.&lt;/author&gt;&lt;author&gt;Drenkow, J.&lt;/author&gt;&lt;author&gt;Zaleski, C.&lt;/author&gt;&lt;author&gt;Jha, S.&lt;/author&gt;&lt;author&gt;Batut, P.&lt;/author&gt;&lt;author&gt;Chaisson, M.&lt;/author&gt;&lt;author&gt;Gingeras, T. R.&lt;/author&gt;&lt;/authors&gt;&lt;/contributors&gt;&lt;auth-address&gt;Cold Spring Harbor Laboratory, Cold Spring Harbor, NY, USA. dobin@cshl.edu&lt;/auth-address&gt;&lt;titles&gt;&lt;title&gt;STAR: ultrafast universal RNA-seq aligner&lt;/title&gt;&lt;secondary-title&gt;Bioinformatics&lt;/secondary-title&gt;&lt;/titles&gt;&lt;periodical&gt;&lt;full-title&gt;Bioinformatics&lt;/full-title&gt;&lt;abbr-1&gt;Bioinformatics&lt;/abbr-1&gt;&lt;/periodical&gt;&lt;pages&gt;15-21&lt;/pages&gt;&lt;volume&gt;29&lt;/volume&gt;&lt;number&gt;1&lt;/number&gt;&lt;edition&gt;2012/10/30&lt;/edition&gt;&lt;keywords&gt;&lt;keyword&gt;Algorithms&lt;/keyword&gt;&lt;keyword&gt;Cluster Analysis&lt;/keyword&gt;&lt;keyword&gt;Gene Expression Profiling&lt;/keyword&gt;&lt;keyword&gt;Genome, Human&lt;/keyword&gt;&lt;keyword&gt;Humans&lt;/keyword&gt;&lt;keyword&gt;RNA Splicing&lt;/keyword&gt;&lt;keyword&gt;Sequence Alignment/ methods&lt;/keyword&gt;&lt;keyword&gt;Sequence Analysis, RNA/methods&lt;/keyword&gt;&lt;keyword&gt;Software&lt;/keyword&gt;&lt;/keywords&gt;&lt;dates&gt;&lt;year&gt;2013&lt;/year&gt;&lt;pub-dates&gt;&lt;date&gt;Jan 1&lt;/date&gt;&lt;/pub-dates&gt;&lt;/dates&gt;&lt;isbn&gt;1367-4811 (Electronic)&amp;#xD;1367-4803 (Print)&amp;#xD;1367-4803 (Linking)&lt;/isbn&gt;&lt;accession-num&gt;23104886&lt;/accession-num&gt;&lt;urls&gt;&lt;/urls&gt;&lt;custom2&gt;3530905&lt;/custom2&gt;&lt;electronic-resource-num&gt;10.1093/bioinformatics/bts635&lt;/electronic-resource-num&gt;&lt;remote-database-provider&gt;NLM&lt;/remote-database-provider&gt;&lt;language&gt;eng&lt;/language&gt;&lt;/record&gt;&lt;/Cite&gt;&lt;/EndNote&gt;</w:instrTex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0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37B7FFF3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4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github.com/alexdobin/STAR</w:t>
              </w:r>
            </w:hyperlink>
            <w:r w:rsidR="003F52D6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53486EAA" w14:textId="77777777" w:rsidTr="00094D6B">
        <w:tc>
          <w:tcPr>
            <w:tcW w:w="1419" w:type="dxa"/>
            <w:vMerge/>
          </w:tcPr>
          <w:p w14:paraId="20CC9DF9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64D52283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B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owtie2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5F99D940" w14:textId="1FA19DC4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Langmead&lt;/Author&gt;&lt;Year&gt;2012&lt;/Year&gt;&lt;RecNum&gt;195&lt;/RecNum&gt;&lt;DisplayText&gt;[11]&lt;/DisplayText&gt;&lt;record&gt;&lt;rec-number&gt;195&lt;/rec-number&gt;&lt;foreign-keys&gt;&lt;key app="EN" db-id="ztwav2swo5f50ges0f7xeed55vdap0w5zese"&gt;195&lt;/key&gt;&lt;/foreign-keys&gt;&lt;ref-type name="Journal Article"&gt;17&lt;/ref-type&gt;&lt;contributors&gt;&lt;authors&gt;&lt;author&gt;Langmead, Ben&lt;/author&gt;&lt;author&gt;Salzberg, Steven L.&lt;/author&gt;&lt;/authors&gt;&lt;/contributors&gt;&lt;titles&gt;&lt;title&gt;Fast gapped-read alignment with Bowtie 2&lt;/title&gt;&lt;secondary-title&gt;Nature Methods&lt;/secondary-title&gt;&lt;/titles&gt;&lt;periodical&gt;&lt;full-title&gt;Nature Methods&lt;/full-title&gt;&lt;/periodical&gt;&lt;pages&gt;357-359&lt;/pages&gt;&lt;volume&gt;9&lt;/volume&gt;&lt;number&gt;4&lt;/number&gt;&lt;dates&gt;&lt;year&gt;2012&lt;/year&gt;&lt;pub-dates&gt;&lt;date&gt;2012/04/01&lt;/date&gt;&lt;/pub-dates&gt;&lt;/dates&gt;&lt;isbn&gt;1548-7105&lt;/isbn&gt;&lt;urls&gt;&lt;related-urls&gt;&lt;url&gt;https://doi.org/10.1038/nmeth.1923&lt;/url&gt;&lt;/related-urls&gt;&lt;/urls&gt;&lt;electronic-resource-num&gt;10.1038/nmeth.1923&lt;/electronic-resource-num&gt;&lt;/record&gt;&lt;/Cite&gt;&lt;/EndNote&gt;</w:instrTex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1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2C30480A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5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bowtie-bio.sourceforge.net/bowtie2/index.shtml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  <w:r w:rsidR="003F52D6"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3F52D6" w:rsidRPr="00541589" w14:paraId="738B1481" w14:textId="77777777" w:rsidTr="00094D6B">
        <w:tc>
          <w:tcPr>
            <w:tcW w:w="1419" w:type="dxa"/>
          </w:tcPr>
          <w:p w14:paraId="1CCA5118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Quality control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1417" w:type="dxa"/>
          </w:tcPr>
          <w:p w14:paraId="1895B753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FastQC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42A6A812" w14:textId="292EC504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SYW1pcmV6LUdvbnphbGV6PC9BdXRob3I+PFllYXI+MjAx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SYW1pcmV6LUdvbnphbGV6PC9BdXRob3I+PFllYXI+MjAx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2, 13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0E8A87DE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6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www.bioinformatics.babraham.ac.uk/projects/fastqc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47C5FBEC" w14:textId="77777777" w:rsidTr="00094D6B">
        <w:tc>
          <w:tcPr>
            <w:tcW w:w="1419" w:type="dxa"/>
            <w:vMerge w:val="restart"/>
          </w:tcPr>
          <w:p w14:paraId="399E964B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ignal integration and deconvolution for scRNA-seq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1417" w:type="dxa"/>
          </w:tcPr>
          <w:p w14:paraId="13F897A3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eurat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42DDFA44" w14:textId="0FF7E112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YW88L0F1dGhvcj48WWVhcj4yMDIxPC9ZZWFyPjxSZWNO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YW88L0F1dGhvcj48WWVhcj4yMDIxPC9ZZWFyPjxSZWNO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4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58D6E96E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7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satijalab.org/seurat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762A7C54" w14:textId="77777777" w:rsidTr="00094D6B">
        <w:tc>
          <w:tcPr>
            <w:tcW w:w="1419" w:type="dxa"/>
            <w:vMerge/>
          </w:tcPr>
          <w:p w14:paraId="115E7A35" w14:textId="77777777" w:rsidR="003F52D6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70830530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13250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canpy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6D6AFCA5" w14:textId="0E737829" w:rsidR="003F52D6" w:rsidRPr="00132505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Xb2xmPC9BdXRob3I+PFllYXI+MjAxODwvWWVhcj48UmVj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Xb2xmPC9BdXRob3I+PFllYXI+MjAxODwvWWVhcj48UmVj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5]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3C6B29AC" w14:textId="77777777" w:rsidR="003F52D6" w:rsidRPr="00132505" w:rsidRDefault="003F52D6" w:rsidP="00703239">
            <w:pPr>
              <w:spacing w:line="480" w:lineRule="auto"/>
              <w:rPr>
                <w:sz w:val="16"/>
                <w:szCs w:val="16"/>
              </w:rPr>
            </w:pPr>
            <w:r w:rsidRPr="00132505">
              <w:rPr>
                <w:sz w:val="16"/>
                <w:szCs w:val="16"/>
              </w:rPr>
              <w:t>https://github.com/theislab/scanpy</w:t>
            </w:r>
            <w:r>
              <w:rPr>
                <w:sz w:val="16"/>
                <w:szCs w:val="16"/>
              </w:rPr>
              <w:t>.</w:t>
            </w:r>
          </w:p>
        </w:tc>
      </w:tr>
      <w:tr w:rsidR="003F52D6" w:rsidRPr="00541589" w14:paraId="6FB8AB70" w14:textId="77777777" w:rsidTr="00094D6B">
        <w:tc>
          <w:tcPr>
            <w:tcW w:w="1419" w:type="dxa"/>
            <w:vMerge/>
          </w:tcPr>
          <w:p w14:paraId="56F0A258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6890DF29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UMAP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18CE15E4" w14:textId="09F4692A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Satija&lt;/Author&gt;&lt;Year&gt;2015&lt;/Year&gt;&lt;RecNum&gt;188&lt;/RecNum&gt;&lt;DisplayText&gt;[16]&lt;/DisplayText&gt;&lt;record&gt;&lt;rec-number&gt;188&lt;/rec-number&gt;&lt;foreign-keys&gt;&lt;key app="EN" db-id="ztwav2swo5f50ges0f7xeed55vdap0w5zese"&gt;188&lt;/key&gt;&lt;/foreign-keys&gt;&lt;ref-type name="Journal Article"&gt;17&lt;/ref-type&gt;&lt;contributors&gt;&lt;authors&gt;&lt;author&gt;Satija, Rahul&lt;/author&gt;&lt;author&gt;Farrell, Jeffrey A.&lt;/author&gt;&lt;author&gt;Gennert, David&lt;/author&gt;&lt;author&gt;Schier, Alexander F.&lt;/author&gt;&lt;author&gt;Regev, Aviv&lt;/author&gt;&lt;/authors&gt;&lt;/contributors&gt;&lt;titles&gt;&lt;title&gt;Spatial reconstruction of single-cell gene expression data&lt;/title&gt;&lt;secondary-title&gt;Nature Biotechnology&lt;/secondary-title&gt;&lt;/titles&gt;&lt;periodical&gt;&lt;full-title&gt;Nature Biotechnology&lt;/full-title&gt;&lt;/periodical&gt;&lt;pages&gt;495-502&lt;/pages&gt;&lt;volume&gt;33&lt;/volume&gt;&lt;number&gt;5&lt;/number&gt;&lt;dates&gt;&lt;year&gt;2015&lt;/year&gt;&lt;pub-dates&gt;&lt;date&gt;2015/05/01&lt;/date&gt;&lt;/pub-dates&gt;&lt;/dates&gt;&lt;isbn&gt;1546-1696&lt;/isbn&gt;&lt;urls&gt;&lt;related-urls&gt;&lt;url&gt;https://doi.org/10.1038/nbt.3192&lt;/url&gt;&lt;/related-urls&gt;&lt;/urls&gt;&lt;electronic-resource-num&gt;10.1038/nbt.3192&lt;/electronic-resource-num&gt;&lt;/record&gt;&lt;/Cite&gt;&lt;/EndNote&gt;</w:instrTex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6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,</w:t>
            </w:r>
          </w:p>
          <w:p w14:paraId="352A982E" w14:textId="2FBE53CB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Butler&lt;/Author&gt;&lt;Year&gt;2018&lt;/Year&gt;&lt;RecNum&gt;187&lt;/RecNum&gt;&lt;DisplayText&gt;[17]&lt;/DisplayText&gt;&lt;record&gt;&lt;rec-number&gt;187&lt;/rec-number&gt;&lt;foreign-keys&gt;&lt;key app="EN" db-id="ztwav2swo5f50ges0f7xeed55vdap0w5zese"&gt;187&lt;/key&gt;&lt;/foreign-keys&gt;&lt;ref-type name="Journal Article"&gt;17&lt;/ref-type&gt;&lt;contributors&gt;&lt;authors&gt;&lt;author&gt;Butler, Andrew&lt;/author&gt;&lt;author&gt;Hoffman, Paul&lt;/author&gt;&lt;author&gt;Smibert, Peter&lt;/author&gt;&lt;author&gt;Papalexi, Efthymia&lt;/author&gt;&lt;author&gt;Satija, Rahul&lt;/author&gt;&lt;/authors&gt;&lt;/contributors&gt;&lt;titles&gt;&lt;title&gt;Integrating single-cell transcriptomic data across different conditions, technologies, and species&lt;/title&gt;&lt;secondary-title&gt;Nature Biotechnology&lt;/secondary-title&gt;&lt;/titles&gt;&lt;periodical&gt;&lt;full-title&gt;Nature Biotechnology&lt;/full-title&gt;&lt;/periodical&gt;&lt;pages&gt;411-420&lt;/pages&gt;&lt;volume&gt;36&lt;/volume&gt;&lt;number&gt;5&lt;/number&gt;&lt;dates&gt;&lt;year&gt;2018&lt;/year&gt;&lt;pub-dates&gt;&lt;date&gt;2018/05/01&lt;/date&gt;&lt;/pub-dates&gt;&lt;/dates&gt;&lt;isbn&gt;1546-1696&lt;/isbn&gt;&lt;urls&gt;&lt;related-urls&gt;&lt;url&gt;https://doi.org/10.1038/nbt.4096&lt;/url&gt;&lt;/related-urls&gt;&lt;/urls&gt;&lt;electronic-resource-num&gt;10.1038/nbt.4096&lt;/electronic-resource-num&gt;&lt;/record&gt;&lt;/Cite&gt;&lt;/EndNote&gt;</w:instrTex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7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,</w:t>
            </w:r>
          </w:p>
          <w:p w14:paraId="3E1CFA12" w14:textId="62E10BB1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Stuart&lt;/Author&gt;&lt;Year&gt;2019&lt;/Year&gt;&lt;RecNum&gt;184&lt;/RecNum&gt;&lt;DisplayText&gt;[18]&lt;/DisplayText&gt;&lt;record&gt;&lt;rec-number&gt;184&lt;/rec-number&gt;&lt;foreign-keys&gt;&lt;key app="EN" db-id="ztwav2swo5f50ges0f7xeed55vdap0w5zese"&gt;184&lt;/key&gt;&lt;/foreign-keys&gt;&lt;ref-type name="Journal Article"&gt;17&lt;/ref-type&gt;&lt;contributors&gt;&lt;authors&gt;&lt;author&gt;Stuart, Tim&lt;/author&gt;&lt;author&gt;Butler, Andrew&lt;/author&gt;&lt;author&gt;Hoffman, Paul&lt;/author&gt;&lt;author&gt;Hafemeister, Christoph&lt;/author&gt;&lt;author&gt;Papalexi, Efthymia&lt;/author&gt;&lt;author&gt;Mauck, William M.&lt;/author&gt;&lt;author&gt;Hao, Yuhan&lt;/author&gt;&lt;author&gt;Stoeckius, Marlon&lt;/author&gt;&lt;author&gt;Smibert, Peter&lt;/author&gt;&lt;author&gt;Satija, Rahul&lt;/author&gt;&lt;/authors&gt;&lt;/contributors&gt;&lt;titles&gt;&lt;title&gt;Comprehensive Integration of Single-Cell Data&lt;/title&gt;&lt;secondary-title&gt;Cell&lt;/secondary-title&gt;&lt;/titles&gt;&lt;periodical&gt;&lt;full-title&gt;Cell&lt;/full-title&gt;&lt;/periodical&gt;&lt;pages&gt;1888-1902.e21&lt;/pages&gt;&lt;volume&gt;177&lt;/volume&gt;&lt;number&gt;7&lt;/number&gt;&lt;keywords&gt;&lt;keyword&gt;single cell&lt;/keyword&gt;&lt;keyword&gt;integration&lt;/keyword&gt;&lt;keyword&gt;multi-modal&lt;/keyword&gt;&lt;keyword&gt;single-cell RNA sequencing&lt;/keyword&gt;&lt;keyword&gt;scRNA-seq&lt;/keyword&gt;&lt;keyword&gt;single-cell ATAC sequencing&lt;/keyword&gt;&lt;keyword&gt;scATAC-seq&lt;/keyword&gt;&lt;/keywords&gt;&lt;dates&gt;&lt;year&gt;2019&lt;/year&gt;&lt;pub-dates&gt;&lt;date&gt;2019/06/13/&lt;/date&gt;&lt;/pub-dates&gt;&lt;/dates&gt;&lt;isbn&gt;0092-8674&lt;/isbn&gt;&lt;urls&gt;&lt;related-urls&gt;&lt;url&gt;https://www.sciencedirect.com/science/article/pii/S0092867419305598&lt;/url&gt;&lt;/related-urls&gt;&lt;/urls&gt;&lt;electronic-resource-num&gt;https://doi.org/10.1016/j.cell.2019.05.031&lt;/electronic-resource-num&gt;&lt;/record&gt;&lt;/Cite&gt;&lt;/EndNote&gt;</w:instrTex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8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br/>
            </w:r>
          </w:p>
        </w:tc>
        <w:tc>
          <w:tcPr>
            <w:tcW w:w="4111" w:type="dxa"/>
          </w:tcPr>
          <w:p w14:paraId="78B26AD0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8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umap-learn.readthedocs.io/en/latest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0912F991" w14:textId="77777777" w:rsidTr="00094D6B">
        <w:tc>
          <w:tcPr>
            <w:tcW w:w="1419" w:type="dxa"/>
          </w:tcPr>
          <w:p w14:paraId="1A95EDE3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Identification of DEGs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1417" w:type="dxa"/>
          </w:tcPr>
          <w:p w14:paraId="04D3DD3C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DESeq2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4EDAEA03" w14:textId="0EB63DAC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Love&lt;/Author&gt;&lt;Year&gt;2014&lt;/Year&gt;&lt;RecNum&gt;173&lt;/RecNum&gt;&lt;DisplayText&gt;[19]&lt;/DisplayText&gt;&lt;record&gt;&lt;rec-number&gt;173&lt;/rec-number&gt;&lt;foreign-keys&gt;&lt;key app="EN" db-id="ztwav2swo5f50ges0f7xeed55vdap0w5zese"&gt;173&lt;/key&gt;&lt;/foreign-keys&gt;&lt;ref-type name="Journal Article"&gt;17&lt;/ref-type&gt;&lt;contributors&gt;&lt;authors&gt;&lt;author&gt;Love, Michael I.&lt;/author&gt;&lt;author&gt;Huber, Wolfgang&lt;/author&gt;&lt;author&gt;Anders, Simon&lt;/author&gt;&lt;/authors&gt;&lt;/contributors&gt;&lt;titles&gt;&lt;title&gt;Moderated estimation of fold change and dispersion for RNA-seq data with DESeq2&lt;/title&gt;&lt;secondary-title&gt;Genome biology&lt;/secondary-title&gt;&lt;alt-title&gt;Genome Biol&lt;/alt-title&gt;&lt;/titles&gt;&lt;periodical&gt;&lt;full-title&gt;Genome biology&lt;/full-title&gt;&lt;abbr-1&gt;Genome Biol&lt;/abbr-1&gt;&lt;/periodical&gt;&lt;alt-periodical&gt;&lt;full-title&gt;Genome biology&lt;/full-title&gt;&lt;abbr-1&gt;Genome Biol&lt;/abbr-1&gt;&lt;/alt-periodical&gt;&lt;pages&gt;550-550&lt;/pages&gt;&lt;volume&gt;15&lt;/volume&gt;&lt;number&gt;12&lt;/number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publisher&gt;BioMed Central&lt;/publisher&gt;&lt;isbn&gt;1474-760X&amp;#xD;1465-6906&lt;/isbn&gt;&lt;accession-num&gt;25516281&lt;/accession-num&gt;&lt;urls&gt;&lt;related-urls&gt;&lt;url&gt;https://pubmed.ncbi.nlm.nih.gov/25516281&lt;/url&gt;&lt;url&gt;https://www.ncbi.nlm.nih.gov/pmc/articles/PMC4302049/&lt;/url&gt;&lt;/related-urls&gt;&lt;/urls&gt;&lt;electronic-resource-num&gt;10.1186/s13059-014-0550-8&lt;/electronic-resource-num&gt;&lt;remote-database-name&gt;PubMed&lt;/remote-database-name&gt;&lt;language&gt;eng&lt;/language&gt;&lt;/record&gt;&lt;/Cite&gt;&lt;/EndNote&gt;</w:instrTex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19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3F505D2A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9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bioconductor.org/packages/release/bioc/html/DESeq2.html</w:t>
              </w:r>
            </w:hyperlink>
            <w:r w:rsidR="003F52D6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1DDB9AB5" w14:textId="77777777" w:rsidTr="00094D6B">
        <w:tc>
          <w:tcPr>
            <w:tcW w:w="1419" w:type="dxa"/>
            <w:vMerge w:val="restart"/>
          </w:tcPr>
          <w:p w14:paraId="37FCD2F8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Annotation of DEGs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1417" w:type="dxa"/>
          </w:tcPr>
          <w:p w14:paraId="79363CC5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GO database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30C6591D" w14:textId="7C93FA7B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Bc2hidXJuZXI8L0F1dGhvcj48WWVhcj4yMDAwPC9ZZWFy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=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Bc2hidXJuZXI8L0F1dGhvcj48WWVhcj4yMDAwPC9ZZWFy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=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20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445577A4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10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geneontology.org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3405A030" w14:textId="77777777" w:rsidTr="00094D6B">
        <w:tc>
          <w:tcPr>
            <w:tcW w:w="1419" w:type="dxa"/>
            <w:vMerge/>
          </w:tcPr>
          <w:p w14:paraId="0CCADA37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5D2215E5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KEGG pathways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7FAEC895" w14:textId="3480C9CA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YW5laGlzYTwvQXV0aG9yPjxZZWFyPjIwMDQ8L1llYXI+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YW5laGlzYTwvQXV0aG9yPjxZZWFyPjIwMDQ8L1llYXI+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21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6F51E686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11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www.genome.jp/kegg/pathway.html</w:t>
              </w:r>
            </w:hyperlink>
            <w:r w:rsidR="003F52D6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1A0D26F9" w14:textId="77777777" w:rsidTr="00094D6B">
        <w:tc>
          <w:tcPr>
            <w:tcW w:w="1419" w:type="dxa"/>
            <w:vMerge/>
          </w:tcPr>
          <w:p w14:paraId="56DF0E81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463C4620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TRING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115B1C9C" w14:textId="1396FF41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Szklarczyk&lt;/Author&gt;&lt;Year&gt;2019&lt;/Year&gt;&lt;RecNum&gt;174&lt;/RecNum&gt;&lt;DisplayText&gt;[22]&lt;/DisplayText&gt;&lt;record&gt;&lt;rec-number&gt;174&lt;/rec-number&gt;&lt;foreign-keys&gt;&lt;key app="EN" db-id="ztwav2swo5f50ges0f7xeed55vdap0w5zese"&gt;174&lt;/key&gt;&lt;/foreign-keys&gt;&lt;ref-type name="Journal Article"&gt;17&lt;/ref-type&gt;&lt;contributors&gt;&lt;authors&gt;&lt;author&gt;Szklarczyk, Damian&lt;/author&gt;&lt;author&gt;Gable, Annika L.&lt;/author&gt;&lt;author&gt;Lyon, David&lt;/author&gt;&lt;author&gt;Junge, Alexander&lt;/author&gt;&lt;author&gt;Wyder, Stefan&lt;/author&gt;&lt;author&gt;Huerta-Cepas, Jaime&lt;/author&gt;&lt;author&gt;Simonovic, Milan&lt;/author&gt;&lt;author&gt;Doncheva, Nadezhda T.&lt;/author&gt;&lt;author&gt;Morris, John H.&lt;/author&gt;&lt;author&gt;Bork, Peer&lt;/author&gt;&lt;author&gt;Jensen, Lars J.&lt;/author&gt;&lt;author&gt;Mering, Christian¬†von&lt;/author&gt;&lt;/authors&gt;&lt;/contributors&gt;&lt;titles&gt;&lt;title&gt;STRING v11: protein‚Äìprotein association networks with increased coverage, supporting functional discovery in genome-wide experimental datasets&lt;/title&gt;&lt;secondary-title&gt;Nucleic Acids Research&lt;/secondary-title&gt;&lt;/titles&gt;&lt;periodical&gt;&lt;full-title&gt;Nucleic Acids Research&lt;/full-title&gt;&lt;abbr-1&gt;Nucleic Acids Res&lt;/abbr-1&gt;&lt;/periodical&gt;&lt;pages&gt;D607-D613&lt;/pages&gt;&lt;volume&gt;47&lt;/volume&gt;&lt;number&gt;D1&lt;/number&gt;&lt;dates&gt;&lt;year&gt;2019&lt;/year&gt;&lt;/dates&gt;&lt;isbn&gt;0305-1048&lt;/isbn&gt;&lt;urls&gt;&lt;related-urls&gt;&lt;url&gt;https://doi.org/10.1093/nar/gky1131&lt;/url&gt;&lt;/related-urls&gt;&lt;/urls&gt;&lt;electronic-resource-num&gt;10.1093/nar/gky1131&lt;/electronic-resource-num&gt;&lt;access-date&gt;8/25/2022&lt;/access-date&gt;&lt;/record&gt;&lt;/Cite&gt;&lt;/EndNote&gt;</w:instrTex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22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6F653E1F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12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string-db.org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78069F06" w14:textId="77777777" w:rsidTr="00094D6B">
        <w:tc>
          <w:tcPr>
            <w:tcW w:w="1419" w:type="dxa"/>
            <w:vMerge/>
          </w:tcPr>
          <w:p w14:paraId="059CCDBE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6B8D96BC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CellPhoneDB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31DCAAA6" w14:textId="1E9B2E1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Efremova&lt;/Author&gt;&lt;Year&gt;2020&lt;/Year&gt;&lt;RecNum&gt;189&lt;/RecNum&gt;&lt;DisplayText&gt;[23]&lt;/DisplayText&gt;&lt;record&gt;&lt;rec-number&gt;189&lt;/rec-number&gt;&lt;foreign-keys&gt;&lt;key app="EN" db-id="ztwav2swo5f50ges0f7xeed55vdap0w5zese"&gt;189&lt;/key&gt;&lt;/foreign-keys&gt;&lt;ref-type name="Journal Article"&gt;17&lt;/ref-type&gt;&lt;contributors&gt;&lt;authors&gt;&lt;author&gt;Efremova, Mirjana&lt;/author&gt;&lt;author&gt;Vento-Tormo, Miquel&lt;/author&gt;&lt;author&gt;Teichmann, Sarah A.&lt;/author&gt;&lt;author&gt;Vento-Tormo, Roser&lt;/author&gt;&lt;/authors&gt;&lt;/contributors&gt;&lt;titles&gt;&lt;title&gt;CellPhoneDB: inferring cell‚Äìcell communication from combined expression of multi-subunit ligand‚Äìreceptor complexes&lt;/title&gt;&lt;secondary-title&gt;Nature Protocols&lt;/secondary-title&gt;&lt;/titles&gt;&lt;periodical&gt;&lt;full-title&gt;Nature Protocols&lt;/full-title&gt;&lt;/periodical&gt;&lt;pages&gt;1484-1506&lt;/pages&gt;&lt;volume&gt;15&lt;/volume&gt;&lt;number&gt;4&lt;/number&gt;&lt;dates&gt;&lt;year&gt;2020&lt;/year&gt;&lt;pub-dates&gt;&lt;date&gt;2020/04/01&lt;/date&gt;&lt;/pub-dates&gt;&lt;/dates&gt;&lt;isbn&gt;1750-2799&lt;/isbn&gt;&lt;urls&gt;&lt;related-urls&gt;&lt;url&gt;https://doi.org/10.1038/s41596-020-0292-x&lt;/url&gt;&lt;/related-urls&gt;&lt;/urls&gt;&lt;electronic-resource-num&gt;10.1038/s41596-020-0292-x&lt;/electronic-resource-num&gt;&lt;/record&gt;&lt;/Cite&gt;&lt;/EndNote&gt;</w:instrTex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23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798B81FC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13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www.cellphonedb.org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5E28141C" w14:textId="77777777" w:rsidTr="00094D6B">
        <w:tc>
          <w:tcPr>
            <w:tcW w:w="1419" w:type="dxa"/>
            <w:vMerge w:val="restart"/>
          </w:tcPr>
          <w:p w14:paraId="310F9A66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Data visualization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1417" w:type="dxa"/>
          </w:tcPr>
          <w:p w14:paraId="3EA30037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GraphPad.</w:t>
            </w:r>
          </w:p>
        </w:tc>
        <w:tc>
          <w:tcPr>
            <w:tcW w:w="2693" w:type="dxa"/>
          </w:tcPr>
          <w:p w14:paraId="0E4C0A8F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4111" w:type="dxa"/>
          </w:tcPr>
          <w:p w14:paraId="163DDBDB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14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www.graphpad.com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26B1603F" w14:textId="77777777" w:rsidTr="00094D6B">
        <w:tc>
          <w:tcPr>
            <w:tcW w:w="1419" w:type="dxa"/>
            <w:vMerge/>
          </w:tcPr>
          <w:p w14:paraId="42984ED0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681456D4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G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gplot2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6F53F7FA" w14:textId="442BB530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Wickham&lt;/Author&gt;&lt;Year&gt;2009&lt;/Year&gt;&lt;RecNum&gt;98&lt;/RecNum&gt;&lt;DisplayText&gt;[24]&lt;/DisplayText&gt;&lt;record&gt;&lt;rec-number&gt;98&lt;/rec-number&gt;&lt;foreign-keys&gt;&lt;key app="EN" db-id="ztwav2swo5f50ges0f7xeed55vdap0w5zese"&gt;98&lt;/key&gt;&lt;/foreign-keys&gt;&lt;ref-type name="Book"&gt;6&lt;/ref-type&gt;&lt;contributors&gt;&lt;authors&gt;&lt;author&gt;Wickham, H.&lt;/author&gt;&lt;/authors&gt;&lt;secondary-authors&gt;&lt;author&gt;Gentleman, R., Parmigiani. G., Hornik, L.&lt;/author&gt;&lt;/secondary-authors&gt;&lt;/contributors&gt;&lt;titles&gt;&lt;title&gt;ggplot2: elegant graphics for data analysis&lt;/title&gt;&lt;secondary-title&gt;Use R!&lt;/secondary-title&gt;&lt;/titles&gt;&lt;dates&gt;&lt;year&gt;2009&lt;/year&gt;&lt;/dates&gt;&lt;pub-location&gt;New York&lt;/pub-location&gt;&lt;publisher&gt;Springer&lt;/publisher&gt;&lt;urls&gt;&lt;/urls&gt;&lt;/record&gt;&lt;/Cite&gt;&lt;/EndNote&gt;</w:instrTex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24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035D206B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15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ggplot2.tidyverse.org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6FE9D06C" w14:textId="77777777" w:rsidTr="00094D6B">
        <w:tc>
          <w:tcPr>
            <w:tcW w:w="1419" w:type="dxa"/>
            <w:vMerge w:val="restart"/>
          </w:tcPr>
          <w:p w14:paraId="7DC60D47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General bioinformatics and scientific computing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1417" w:type="dxa"/>
          </w:tcPr>
          <w:p w14:paraId="31F84612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Bioconductor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1CA4DBF6" w14:textId="0976B700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ZW50bGVtYW48L0F1dGhvcj48WWVhcj4yMDA0PC9ZZWFy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ZW50bGVtYW48L0F1dGhvcj48WWVhcj4yMDA0PC9ZZWFy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25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7B97216A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16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www.bioconductor.org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4396D8FE" w14:textId="77777777" w:rsidTr="00094D6B">
        <w:tc>
          <w:tcPr>
            <w:tcW w:w="1419" w:type="dxa"/>
            <w:vMerge/>
          </w:tcPr>
          <w:p w14:paraId="77EDB53E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754F0F05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Python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75002AA0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Cite individual packages.</w:t>
            </w:r>
          </w:p>
        </w:tc>
        <w:tc>
          <w:tcPr>
            <w:tcW w:w="4111" w:type="dxa"/>
          </w:tcPr>
          <w:p w14:paraId="2270270D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17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www.python.org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3ED2437D" w14:textId="77777777" w:rsidTr="00094D6B">
        <w:tc>
          <w:tcPr>
            <w:tcW w:w="1419" w:type="dxa"/>
            <w:vMerge/>
          </w:tcPr>
          <w:p w14:paraId="0D0F55C1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2059798C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NumPy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2398BEB0" w14:textId="69D852C3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&lt;EndNote&gt;&lt;Cite&gt;&lt;Author&gt;Harris&lt;/Author&gt;&lt;Year&gt;2020&lt;/Year&gt;&lt;RecNum&gt;190&lt;/RecNum&gt;&lt;DisplayText&gt;[26]&lt;/DisplayText&gt;&lt;record&gt;&lt;rec-number&gt;190&lt;/rec-number&gt;&lt;foreign-keys&gt;&lt;key app="EN" db-id="ztwav2swo5f50ges0f7xeed55vdap0w5zese"&gt;190&lt;/key&gt;&lt;/foreign-keys&gt;&lt;ref-type name="Journal Article"&gt;17&lt;/ref-type&gt;&lt;contributors&gt;&lt;authors&gt;&lt;author&gt;Harris, Charles R.&lt;/author&gt;&lt;author&gt;Millman, K. Jarrod&lt;/author&gt;&lt;author&gt;van der Walt, St√©fan J.&lt;/author&gt;&lt;author&gt;Gommers, Ralf&lt;/author&gt;&lt;author&gt;Virtanen, Pauli&lt;/author&gt;&lt;author&gt;Cournapeau, David&lt;/author&gt;&lt;author&gt;Wieser, Eric&lt;/author&gt;&lt;author&gt;Taylor, Julian&lt;/author&gt;&lt;author&gt;Berg, Sebastian&lt;/author&gt;&lt;author&gt;Smith, Nathaniel J.&lt;/author&gt;&lt;author&gt;Kern, Robert&lt;/author&gt;&lt;author&gt;Picus, Matti&lt;/author&gt;&lt;author&gt;Hoyer, Stephan&lt;/author&gt;&lt;author&gt;van Kerkwijk, Marten H.&lt;/author&gt;&lt;author&gt;Brett, Matthew&lt;/author&gt;&lt;author&gt;Haldane, Allan&lt;/author&gt;&lt;author&gt;del R√≠o, Jaime Fern√°ndez&lt;/author&gt;&lt;author&gt;Wiebe, Mark&lt;/author&gt;&lt;author&gt;Peterson, Pearu&lt;/author&gt;&lt;author&gt;G√©rard-Marchant, Pierre&lt;/author&gt;&lt;author&gt;Sheppard, Kevin&lt;/author&gt;&lt;author&gt;Reddy, Tyler&lt;/author&gt;&lt;author&gt;Weckesser, Warren&lt;/author&gt;&lt;author&gt;Abbasi, Hameer&lt;/author&gt;&lt;author&gt;Gohlke, Christoph&lt;/author&gt;&lt;author&gt;Oliphant, Travis E.&lt;/author&gt;&lt;/authors&gt;&lt;/contributors&gt;&lt;titles&gt;&lt;title&gt;Array programming with NumPy&lt;/title&gt;&lt;secondary-title&gt;Nature&lt;/secondary-title&gt;&lt;/titles&gt;&lt;periodical&gt;&lt;full-title&gt;Nature&lt;/full-title&gt;&lt;abbr-1&gt;Nature&lt;/abbr-1&gt;&lt;/periodical&gt;&lt;pages&gt;357-362&lt;/pages&gt;&lt;volume&gt;585&lt;/volume&gt;&lt;number&gt;7825&lt;/number&gt;&lt;dates&gt;&lt;year&gt;2020&lt;/year&gt;&lt;pub-dates&gt;&lt;date&gt;2020/09/01&lt;/date&gt;&lt;/pub-dates&gt;&lt;/dates&gt;&lt;isbn&gt;1476-4687&lt;/isbn&gt;&lt;urls&gt;&lt;related-urls&gt;&lt;url&gt;https://doi.org/10.1038/s41586-020-2649-2&lt;/url&gt;&lt;/related-urls&gt;&lt;/urls&gt;&lt;electronic-resource-num&gt;10.1038/s41586-020-2649-2&lt;/electronic-resource-num&gt;&lt;/record&gt;&lt;/Cite&gt;&lt;/EndNote&gt;</w:instrTex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26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35D81CB6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18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numpy.org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5636AA64" w14:textId="77777777" w:rsidTr="00094D6B">
        <w:tc>
          <w:tcPr>
            <w:tcW w:w="1419" w:type="dxa"/>
            <w:vMerge/>
          </w:tcPr>
          <w:p w14:paraId="2373F64B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32BC5398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ciPy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7DDFB878" w14:textId="504F2229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WaXJ0YW5lbjwvQXV0aG9yPjxZZWFyPjIwMjA8L1llYXI+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WaXJ0YW5lbjwvQXV0aG9yPjxZZWFyPjIwMjA8L1llYXI+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27]</w:t>
            </w: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0AB4D406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19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scipy.org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2DCBB7A2" w14:textId="77777777" w:rsidTr="00094D6B">
        <w:tc>
          <w:tcPr>
            <w:tcW w:w="1419" w:type="dxa"/>
          </w:tcPr>
          <w:p w14:paraId="0A33B1B9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General statistics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1417" w:type="dxa"/>
          </w:tcPr>
          <w:p w14:paraId="7C35AF31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R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328ED25A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541589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Cite individual packages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2C28A196" w14:textId="77777777" w:rsidR="003F52D6" w:rsidRPr="00541589" w:rsidRDefault="00000000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hyperlink r:id="rId20" w:history="1">
              <w:r w:rsidR="003F52D6" w:rsidRPr="00541589">
                <w:rPr>
                  <w:rStyle w:val="Hyperlink"/>
                  <w:rFonts w:ascii="Times New Roman" w:hAnsi="Times New Roman" w:cs="Times New Roman"/>
                  <w:bCs/>
                  <w:color w:val="000000" w:themeColor="text1"/>
                  <w:sz w:val="16"/>
                  <w:szCs w:val="16"/>
                </w:rPr>
                <w:t>https://www.r-project.org</w:t>
              </w:r>
            </w:hyperlink>
            <w:r w:rsidR="003F52D6">
              <w:rPr>
                <w:rStyle w:val="Hyperlink"/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</w:tr>
      <w:tr w:rsidR="003F52D6" w:rsidRPr="00541589" w14:paraId="4C8987C9" w14:textId="77777777" w:rsidTr="00094D6B">
        <w:tc>
          <w:tcPr>
            <w:tcW w:w="1419" w:type="dxa"/>
            <w:vMerge w:val="restart"/>
          </w:tcPr>
          <w:p w14:paraId="7B5087E8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Data sources.</w:t>
            </w:r>
          </w:p>
        </w:tc>
        <w:tc>
          <w:tcPr>
            <w:tcW w:w="1417" w:type="dxa"/>
          </w:tcPr>
          <w:p w14:paraId="5B7AC91D" w14:textId="77777777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CA10E1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ingle-Cell Expression Atlas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108244B7" w14:textId="35191DBD" w:rsidR="003F52D6" w:rsidRPr="00541589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QYXBhdGhlb2Rvcm91PC9BdXRob3I+PFllYXI+MjAyMDwv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QYXBhdGhlb2Rvcm91PC9BdXRob3I+PFllYXI+MjAyMDwv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28]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7092D886" w14:textId="77777777" w:rsidR="003F52D6" w:rsidRPr="00E36A35" w:rsidRDefault="003F52D6" w:rsidP="00703239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36A35">
              <w:rPr>
                <w:rFonts w:ascii="Times New Roman" w:hAnsi="Times New Roman" w:cs="Times New Roman"/>
                <w:sz w:val="16"/>
                <w:szCs w:val="16"/>
              </w:rPr>
              <w:t>https://www.ebi.ac.uk/gxa/home.</w:t>
            </w:r>
          </w:p>
        </w:tc>
      </w:tr>
      <w:tr w:rsidR="003F52D6" w:rsidRPr="00541589" w14:paraId="2B3C6BF7" w14:textId="77777777" w:rsidTr="00094D6B">
        <w:tc>
          <w:tcPr>
            <w:tcW w:w="1419" w:type="dxa"/>
            <w:vMerge/>
          </w:tcPr>
          <w:p w14:paraId="532B14A4" w14:textId="77777777" w:rsidR="003F52D6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36C3C3A0" w14:textId="77777777" w:rsidR="003F52D6" w:rsidRPr="00CA10E1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GEO.</w:t>
            </w:r>
          </w:p>
        </w:tc>
        <w:tc>
          <w:tcPr>
            <w:tcW w:w="2693" w:type="dxa"/>
          </w:tcPr>
          <w:p w14:paraId="0F34A81F" w14:textId="1B4B63D1" w:rsidR="003F52D6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XJyZXR0PC9BdXRob3I+PFllYXI+MjAxMzwvWWVhcj48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=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XJyZXR0PC9BdXRob3I+PFllYXI+MjAxMzwvWWVhcj48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=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29]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72225C50" w14:textId="77777777" w:rsidR="003F52D6" w:rsidRPr="00E36A35" w:rsidRDefault="003F52D6" w:rsidP="00703239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97434">
              <w:rPr>
                <w:rFonts w:ascii="Times New Roman" w:hAnsi="Times New Roman" w:cs="Times New Roman"/>
                <w:sz w:val="16"/>
                <w:szCs w:val="16"/>
              </w:rPr>
              <w:t>https://www.ncbi.nlm.nih.gov/geo/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</w:tr>
      <w:tr w:rsidR="003F52D6" w:rsidRPr="00541589" w14:paraId="46D198F5" w14:textId="77777777" w:rsidTr="00094D6B">
        <w:tc>
          <w:tcPr>
            <w:tcW w:w="1419" w:type="dxa"/>
            <w:vMerge/>
          </w:tcPr>
          <w:p w14:paraId="4806A2CB" w14:textId="77777777" w:rsidR="003F52D6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41A02B33" w14:textId="77777777" w:rsidR="003F52D6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397434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FANTOM5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2693" w:type="dxa"/>
          </w:tcPr>
          <w:p w14:paraId="38A61B1F" w14:textId="15FCB23B" w:rsidR="003F52D6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Db25zb3J0aXVtPC9BdXRob3I+PFllYXI+MjAxNDwvWWVh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Db25zb3J0aXVtPC9BdXRob3I+PFllYXI+MjAxNDwvWWVh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</w:fldData>
              </w:fldCha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color w:val="000000" w:themeColor="text1"/>
                <w:sz w:val="16"/>
                <w:szCs w:val="16"/>
              </w:rPr>
              <w:t>[30]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576B34B3" w14:textId="77777777" w:rsidR="003F52D6" w:rsidRPr="00397434" w:rsidRDefault="003F52D6" w:rsidP="00703239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397434">
              <w:rPr>
                <w:rFonts w:ascii="Times New Roman" w:hAnsi="Times New Roman" w:cs="Times New Roman"/>
                <w:sz w:val="16"/>
                <w:szCs w:val="16"/>
              </w:rPr>
              <w:t>https://fantom.gsc.riken.jp/5/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</w:tr>
      <w:tr w:rsidR="003F52D6" w:rsidRPr="00541589" w14:paraId="2210BE51" w14:textId="77777777" w:rsidTr="00094D6B">
        <w:tc>
          <w:tcPr>
            <w:tcW w:w="1419" w:type="dxa"/>
            <w:vMerge/>
          </w:tcPr>
          <w:p w14:paraId="71E5D85A" w14:textId="77777777" w:rsidR="003F52D6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417" w:type="dxa"/>
          </w:tcPr>
          <w:p w14:paraId="19A9DD5F" w14:textId="77777777" w:rsidR="003F52D6" w:rsidRPr="00397434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ingle Cell Portal.</w:t>
            </w:r>
          </w:p>
        </w:tc>
        <w:tc>
          <w:tcPr>
            <w:tcW w:w="2693" w:type="dxa"/>
          </w:tcPr>
          <w:p w14:paraId="249E55E9" w14:textId="77777777" w:rsidR="003F52D6" w:rsidRDefault="003F52D6" w:rsidP="00703239">
            <w:pPr>
              <w:spacing w:line="480" w:lineRule="auto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D30DF0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https://doi.org/10.1101/2023.07.13.548886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4111" w:type="dxa"/>
          </w:tcPr>
          <w:p w14:paraId="6952A1A9" w14:textId="77777777" w:rsidR="003F52D6" w:rsidRPr="00397434" w:rsidRDefault="003F52D6" w:rsidP="00703239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30DF0">
              <w:rPr>
                <w:rFonts w:ascii="Times New Roman" w:hAnsi="Times New Roman" w:cs="Times New Roman"/>
                <w:sz w:val="16"/>
                <w:szCs w:val="16"/>
              </w:rPr>
              <w:t>https://singlecell.broadinstitute.org/single_cel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</w:tr>
    </w:tbl>
    <w:p w14:paraId="448D291C" w14:textId="77777777" w:rsidR="003F52D6" w:rsidRDefault="003F52D6" w:rsidP="00703239">
      <w:pPr>
        <w:spacing w:line="480" w:lineRule="auto"/>
        <w:rPr>
          <w:b/>
          <w:color w:val="000000" w:themeColor="text1"/>
        </w:rPr>
      </w:pPr>
      <w:r w:rsidRPr="00541589">
        <w:rPr>
          <w:b/>
          <w:color w:val="000000" w:themeColor="text1"/>
        </w:rPr>
        <w:br w:type="page"/>
      </w:r>
    </w:p>
    <w:p w14:paraId="1ACFFE5E" w14:textId="77777777" w:rsidR="003F52D6" w:rsidRDefault="003F52D6" w:rsidP="00703239">
      <w:pPr>
        <w:spacing w:line="480" w:lineRule="auto"/>
        <w:rPr>
          <w:b/>
          <w:color w:val="000000" w:themeColor="text1"/>
        </w:rPr>
      </w:pPr>
    </w:p>
    <w:p w14:paraId="224A6312" w14:textId="77777777" w:rsidR="004D3854" w:rsidRPr="004D3854" w:rsidRDefault="003F52D6" w:rsidP="004D3854">
      <w:pPr>
        <w:pStyle w:val="EndNoteBibliography"/>
        <w:ind w:left="720" w:hanging="720"/>
        <w:rPr>
          <w:noProof/>
        </w:rPr>
      </w:pPr>
      <w:r>
        <w:rPr>
          <w:b/>
          <w:color w:val="000000" w:themeColor="text1"/>
        </w:rPr>
        <w:fldChar w:fldCharType="begin"/>
      </w:r>
      <w:r>
        <w:rPr>
          <w:b/>
          <w:color w:val="000000" w:themeColor="text1"/>
        </w:rPr>
        <w:instrText xml:space="preserve"> ADDIN EN.REFLIST </w:instrText>
      </w:r>
      <w:r>
        <w:rPr>
          <w:b/>
          <w:color w:val="000000" w:themeColor="text1"/>
        </w:rPr>
        <w:fldChar w:fldCharType="separate"/>
      </w:r>
      <w:r w:rsidR="004D3854" w:rsidRPr="004D3854">
        <w:rPr>
          <w:noProof/>
        </w:rPr>
        <w:t>1.</w:t>
      </w:r>
      <w:r w:rsidR="004D3854" w:rsidRPr="004D3854">
        <w:rPr>
          <w:noProof/>
        </w:rPr>
        <w:tab/>
        <w:t xml:space="preserve">Blanco-Melo, D.; Nilsson-Payant, B. E.; Liu, W.-C.; Uhl, S.; Hoagland, D.; Muller, R.; Jordan, T. X.; Oishi, K.; Panis, M.; Sachs, D.; Wang, T. T.; Schwartz, R. E.; Lim, J. K.; Albrecht, R. A.; tenOever, B. R., Imbalanced Host Response to SARS-CoV-2 Drives Development of COVID-19. </w:t>
      </w:r>
      <w:r w:rsidR="004D3854" w:rsidRPr="004D3854">
        <w:rPr>
          <w:i/>
          <w:noProof/>
        </w:rPr>
        <w:t xml:space="preserve">Cell </w:t>
      </w:r>
      <w:r w:rsidR="004D3854" w:rsidRPr="004D3854">
        <w:rPr>
          <w:b/>
          <w:noProof/>
        </w:rPr>
        <w:t>2020,</w:t>
      </w:r>
      <w:r w:rsidR="004D3854" w:rsidRPr="004D3854">
        <w:rPr>
          <w:noProof/>
        </w:rPr>
        <w:t xml:space="preserve"> 181, (5), 1036-1045.e9.</w:t>
      </w:r>
    </w:p>
    <w:p w14:paraId="5BE3C7BF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2.</w:t>
      </w:r>
      <w:r w:rsidRPr="004D3854">
        <w:rPr>
          <w:noProof/>
        </w:rPr>
        <w:tab/>
        <w:t xml:space="preserve">Daamen, A. R.; Bachali, P.; Owen, K. A.; Kingsmore, K. M.; Hubbard, E. L.; Labonte, A. C.; Robl, R.; Shrotri, S.; Grammer, A. C.; Lipsky, P. E., Comprehensive transcriptomic analysis of COVID-19 blood, lung, and airway. </w:t>
      </w:r>
      <w:r w:rsidRPr="004D3854">
        <w:rPr>
          <w:i/>
          <w:noProof/>
        </w:rPr>
        <w:t xml:space="preserve">Scientific reports </w:t>
      </w:r>
      <w:r w:rsidRPr="004D3854">
        <w:rPr>
          <w:b/>
          <w:noProof/>
        </w:rPr>
        <w:t>2021,</w:t>
      </w:r>
      <w:r w:rsidRPr="004D3854">
        <w:rPr>
          <w:noProof/>
        </w:rPr>
        <w:t xml:space="preserve"> 11, (1), 7052-7052.</w:t>
      </w:r>
    </w:p>
    <w:p w14:paraId="509A9EDD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3.</w:t>
      </w:r>
      <w:r w:rsidRPr="004D3854">
        <w:rPr>
          <w:noProof/>
        </w:rPr>
        <w:tab/>
        <w:t xml:space="preserve">Dubuc, I.; Prunier, J.; Lacasse, â.; Gravel, A.; Puhm, F.; Allaeys, I.; Archambault, A.-S.; Gudimard, L.; Villano, R.; Droit, A.; Flamand, N.; Boilard, â.; Flamand, L., Cytokines and Lipid Mediators of Inflammation in Lungs of SARS-CoV-2 Infected Mice. </w:t>
      </w:r>
      <w:r w:rsidRPr="004D3854">
        <w:rPr>
          <w:i/>
          <w:noProof/>
        </w:rPr>
        <w:t xml:space="preserve">Frontiers in Immunology </w:t>
      </w:r>
      <w:r w:rsidRPr="004D3854">
        <w:rPr>
          <w:b/>
          <w:noProof/>
        </w:rPr>
        <w:t>2022,</w:t>
      </w:r>
      <w:r w:rsidRPr="004D3854">
        <w:rPr>
          <w:noProof/>
        </w:rPr>
        <w:t xml:space="preserve"> 13.</w:t>
      </w:r>
    </w:p>
    <w:p w14:paraId="42B2DCCE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4.</w:t>
      </w:r>
      <w:r w:rsidRPr="004D3854">
        <w:rPr>
          <w:noProof/>
        </w:rPr>
        <w:tab/>
        <w:t xml:space="preserve">Brown, J. A.; Sanidad, K. Z.; Lucotti, S.; Lieber, C. M.; Cox, R. M.; Ananthanarayanan, A.; Basu, S.; Chen, J.; Shan, M.; Amir, M.; Schmidt, F.; Weisblum, Y.; Cioffi, M.; Li, T.; Rowdo, F. M.; Martin, M. L.; Guo, C.-J.; Lyssiotis, C. A.; Layden, B. T.; Dannenberg, A. J.; Bieniasz, P. D.; Lee, B.; Inohara, N.; Matei, I.; Plemper, R. K.; Zeng, M. Y., Gut microbiota-derived metabolites confer protection against SARS-CoV-2 infection. </w:t>
      </w:r>
      <w:r w:rsidRPr="004D3854">
        <w:rPr>
          <w:i/>
          <w:noProof/>
        </w:rPr>
        <w:t xml:space="preserve">Gut Microbes </w:t>
      </w:r>
      <w:r w:rsidRPr="004D3854">
        <w:rPr>
          <w:b/>
          <w:noProof/>
        </w:rPr>
        <w:t>2022,</w:t>
      </w:r>
      <w:r w:rsidRPr="004D3854">
        <w:rPr>
          <w:noProof/>
        </w:rPr>
        <w:t xml:space="preserve"> 14, (1), 2105609.</w:t>
      </w:r>
    </w:p>
    <w:p w14:paraId="2DF60623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5.</w:t>
      </w:r>
      <w:r w:rsidRPr="004D3854">
        <w:rPr>
          <w:noProof/>
        </w:rPr>
        <w:tab/>
        <w:t xml:space="preserve">Bernardes, J. P.; Mishra, N.; Tran, F.; Bahmer, T.; Best, L.; Blase, J. I.; Bordoni, D.; Franzenburg, J.; Geisen, U.; Josephs-Spaulding, J.; K√∂hler, P.; K√ºnstner, A.; Rosati, E.; Aschenbrenner, A. C.; Bacher, P.; Baran, N.; Boysen, T.; Brandt, B.; Bruse, N.; D√∂rr, J.; Dr√§ger, A.; Elke, G.; Ellinghaus, D.; Fischer, J.; Forster, M.; Franke, A.; Franzenburg, S.; Frey, N.; Friedrichs, A.; Fu√ü, J.; Gl√ºck, A.; Hamm, J.; Hinrichsen, F.; Hoeppner, M. P.; Imm, S.; Junker, R.; Kaiser, S.; Kan, Y. H.; Knoll, R.; Lange, C.; Laue, G.; Lier, C.; Lindner, M.; Marinos, G.; Markewitz, R.; Nattermann, J.; Noth, R.; Pickkers, P.; Rabe, K. F.; Renz, A.; R√∂cken, C.; Rupp, J.; Schaffarzyk, A.; Scheffold, A.; Schulte-Schrepping, J.; Schunk, D.; Skowasch, D.; Ulas, T.; Wandinger, K. P.; Wittig, M.; Zimmermann, J.; Busch, H.; Hoyer, B. F.; Kaleta, C.; Heyckendorf, J.; Kox, M.; Rybniker, J.; Schreiber, S.; Schultze, J. L.; Rosenstiel, P., Longitudinal Multi-omics Analyses Identify Responses of Megakaryocytes, Erythroid Cells, and Plasmablasts as Hallmarks of Severe COVID-19. </w:t>
      </w:r>
      <w:r w:rsidRPr="004D3854">
        <w:rPr>
          <w:i/>
          <w:noProof/>
        </w:rPr>
        <w:t xml:space="preserve">Immunity </w:t>
      </w:r>
      <w:r w:rsidRPr="004D3854">
        <w:rPr>
          <w:b/>
          <w:noProof/>
        </w:rPr>
        <w:t>2020,</w:t>
      </w:r>
      <w:r w:rsidRPr="004D3854">
        <w:rPr>
          <w:noProof/>
        </w:rPr>
        <w:t xml:space="preserve"> 53, (6), 1296-1314 e9.</w:t>
      </w:r>
    </w:p>
    <w:p w14:paraId="668553E9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6.</w:t>
      </w:r>
      <w:r w:rsidRPr="004D3854">
        <w:rPr>
          <w:noProof/>
        </w:rPr>
        <w:tab/>
        <w:t xml:space="preserve">Melms, J. C.; Biermann, J.; Huang, H.; Wang, Y.; Nair, A.; Tagore, S.; Katsyv, I.; Rendeiro, A. F.; Amin, A. D.; Schapiro, D.; Frangieh, C. J.; Luoma, A. M.; Filliol, A.; Fang, Y.; Ravichandran, H.; Clausi, M. G.; Alba, G. A.; Rogava, M.; Chen, S. W.; Ho, P.; Montoro, D. T.; Kornberg, A. E.; Han, A. S.; Bakhoum, M. F.; Anandasabapathy, N.; Su√°rez-Fari√±as, M.; Bakhoum, S. F.; Bram, Y.; Borczuk, A.; Guo, X. V.; Lefkowitch, J. H.; Marboe, C.; Lagana, S. M.; Del Portillo, A.; Tsai, E. J.; Zorn, E.; Markowitz, G. S.; Schwabe, R. F.; Schwartz, R. E.; Elemento, O.; Saqi, A.; Hibshoosh, H.; Que, J.; Izar, B., A molecular single-cell lung atlas of lethal COVID-19. </w:t>
      </w:r>
      <w:r w:rsidRPr="004D3854">
        <w:rPr>
          <w:i/>
          <w:noProof/>
        </w:rPr>
        <w:t xml:space="preserve">Nature </w:t>
      </w:r>
      <w:r w:rsidRPr="004D3854">
        <w:rPr>
          <w:b/>
          <w:noProof/>
        </w:rPr>
        <w:t>2021,</w:t>
      </w:r>
      <w:r w:rsidRPr="004D3854">
        <w:rPr>
          <w:noProof/>
        </w:rPr>
        <w:t xml:space="preserve"> 595, (7865), 114-119.</w:t>
      </w:r>
    </w:p>
    <w:p w14:paraId="28434474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7.</w:t>
      </w:r>
      <w:r w:rsidRPr="004D3854">
        <w:rPr>
          <w:noProof/>
        </w:rPr>
        <w:tab/>
        <w:t xml:space="preserve">Yang, A. C.; Kern, F.; Losada, P. M.; Agam, M. R.; Maat, C. A.; Schmartz, G. P.; Fehlmann, T.; Stein, J. A.; Schaum, N.; Lee, D. P.; Calcuttawala, K.; Vest, R. T.; Berdnik, D.; Lu, N.; Hahn, O.; Gate, D.; McNerney, M. W.; Channappa, D.; Cobos, I.; Ludwig, N.; Schulz-Schaeffer, W. J.; Keller, A.; Wyss-Coray, T., Dysregulation of brain and choroid plexus cell types in severe COVID-19. </w:t>
      </w:r>
      <w:r w:rsidRPr="004D3854">
        <w:rPr>
          <w:i/>
          <w:noProof/>
        </w:rPr>
        <w:t xml:space="preserve">Nature </w:t>
      </w:r>
      <w:r w:rsidRPr="004D3854">
        <w:rPr>
          <w:b/>
          <w:noProof/>
        </w:rPr>
        <w:t>2021,</w:t>
      </w:r>
      <w:r w:rsidRPr="004D3854">
        <w:rPr>
          <w:noProof/>
        </w:rPr>
        <w:t xml:space="preserve"> 595, (7868), 565-571.</w:t>
      </w:r>
    </w:p>
    <w:p w14:paraId="1AAB1F4C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lastRenderedPageBreak/>
        <w:t>8.</w:t>
      </w:r>
      <w:r w:rsidRPr="004D3854">
        <w:rPr>
          <w:noProof/>
        </w:rPr>
        <w:tab/>
        <w:t xml:space="preserve">Jackson, R. M.; Hatton, C. F.; Spegarova, J. S.; Georgiou, M.; Collin, J.; Stephenson, E.; Verdon, B.; Haq, I. J.; Hussain, R.; Coxhead, J. M.; Mudhar, H.-S.; Wagner, B.; Hasoon, M.; Davey, T.; Rooney, P.; Khan, C. M. A.; Ward, C.; Brodlie, M.; Haniffa, M.; Hambleton, S.; Armstrong, L.; Figueiredo, F.; Queen, R.; Duncan, C. J. A.; Lako, M., Conjunctival epithelial cells resist productive SARS-CoV-2 infection. </w:t>
      </w:r>
      <w:r w:rsidRPr="004D3854">
        <w:rPr>
          <w:i/>
          <w:noProof/>
        </w:rPr>
        <w:t xml:space="preserve">Stem Cell Reports </w:t>
      </w:r>
      <w:r w:rsidRPr="004D3854">
        <w:rPr>
          <w:b/>
          <w:noProof/>
        </w:rPr>
        <w:t>2022,</w:t>
      </w:r>
      <w:r w:rsidRPr="004D3854">
        <w:rPr>
          <w:noProof/>
        </w:rPr>
        <w:t xml:space="preserve"> 17, (7), 1699-1713.</w:t>
      </w:r>
    </w:p>
    <w:p w14:paraId="2ABE1AD6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9.</w:t>
      </w:r>
      <w:r w:rsidRPr="004D3854">
        <w:rPr>
          <w:noProof/>
        </w:rPr>
        <w:tab/>
        <w:t xml:space="preserve">Iwamura, C.; Hirahara, K.; Kiuchi, M.; Ikehara, S.; Azuma, K.; Shimada, T.; Kuriyama, S.; Ohki, S.; Yamamoto, E.; Inaba, Y.; Shiko, Y.; Aoki, A.; Kokubo, K.; Hirasawa, R.; Hishiya, T.; Tsuji, K.; Nagaoka, T.; Ishikawa, S.; Kojima, A.; Mito, H.; Hase, R.; Kasahara, Y.; Kuriyama, N.; Tsukamoto, T.; Nakamura, S.; Urushibara, T.; Kaneda, S.; Sakao, S.; Tobiume, M.; Suzuki, Y.; Tsujiwaki, M.; Kubo, T.; Hasegawa, T.; Nakase, H.; Nishida, O.; Takahashi, K.; Baba, K.; Iizumi, Y.; Okazaki, T.; Kimura, M. Y.; Yoshino, I.; Igari, H.; Nakajima, H.; Suzuki, T.; Hanaoka, H.; Nakada, T.-A.; Ikehara, Y.; Yokote, K.; Nakayama, T., Elevated Myl9 reflects the Myl9-containing microthrombi in SARS-CoV-2-induced lung exudative vasculitis and predicts COVID-19 severity. </w:t>
      </w:r>
      <w:r w:rsidRPr="004D3854">
        <w:rPr>
          <w:i/>
          <w:noProof/>
        </w:rPr>
        <w:t xml:space="preserve">Proceedings of the National Academy of Sciences of the United States of America </w:t>
      </w:r>
      <w:r w:rsidRPr="004D3854">
        <w:rPr>
          <w:b/>
          <w:noProof/>
        </w:rPr>
        <w:t>2022,</w:t>
      </w:r>
      <w:r w:rsidRPr="004D3854">
        <w:rPr>
          <w:noProof/>
        </w:rPr>
        <w:t xml:space="preserve"> 119, (33), e2203437119-e2203437119.</w:t>
      </w:r>
    </w:p>
    <w:p w14:paraId="7F3894C4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10.</w:t>
      </w:r>
      <w:r w:rsidRPr="004D3854">
        <w:rPr>
          <w:noProof/>
        </w:rPr>
        <w:tab/>
        <w:t xml:space="preserve">Dobin, A.; Davis, C. A.; Schlesinger, F.; Drenkow, J.; Zaleski, C.; Jha, S.; Batut, P.; Chaisson, M.; Gingeras, T. R., STAR: ultrafast universal RNA-seq aligner. </w:t>
      </w:r>
      <w:r w:rsidRPr="004D3854">
        <w:rPr>
          <w:i/>
          <w:noProof/>
        </w:rPr>
        <w:t xml:space="preserve">Bioinformatics </w:t>
      </w:r>
      <w:r w:rsidRPr="004D3854">
        <w:rPr>
          <w:b/>
          <w:noProof/>
        </w:rPr>
        <w:t>2013,</w:t>
      </w:r>
      <w:r w:rsidRPr="004D3854">
        <w:rPr>
          <w:noProof/>
        </w:rPr>
        <w:t xml:space="preserve"> 29, (1), 15-21.</w:t>
      </w:r>
    </w:p>
    <w:p w14:paraId="5576BF1E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11.</w:t>
      </w:r>
      <w:r w:rsidRPr="004D3854">
        <w:rPr>
          <w:noProof/>
        </w:rPr>
        <w:tab/>
        <w:t xml:space="preserve">Langmead, B.; Salzberg, S. L., Fast gapped-read alignment with Bowtie 2. </w:t>
      </w:r>
      <w:r w:rsidRPr="004D3854">
        <w:rPr>
          <w:i/>
          <w:noProof/>
        </w:rPr>
        <w:t xml:space="preserve">Nature Methods </w:t>
      </w:r>
      <w:r w:rsidRPr="004D3854">
        <w:rPr>
          <w:b/>
          <w:noProof/>
        </w:rPr>
        <w:t>2012,</w:t>
      </w:r>
      <w:r w:rsidRPr="004D3854">
        <w:rPr>
          <w:noProof/>
        </w:rPr>
        <w:t xml:space="preserve"> 9, (4), 357-359.</w:t>
      </w:r>
    </w:p>
    <w:p w14:paraId="24585DD2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12.</w:t>
      </w:r>
      <w:r w:rsidRPr="004D3854">
        <w:rPr>
          <w:noProof/>
        </w:rPr>
        <w:tab/>
        <w:t xml:space="preserve">Ramirez-Gonzalez, R. H.; Leggett, R. M.; Waite, D.; Thanki, A.; Drou, N.; Caccamo, M.; Davey, R., StatsDB: platform-agnostic storage and understanding of next generation sequencing run metrics. </w:t>
      </w:r>
      <w:r w:rsidRPr="004D3854">
        <w:rPr>
          <w:i/>
          <w:noProof/>
        </w:rPr>
        <w:t xml:space="preserve">F1000Res </w:t>
      </w:r>
      <w:r w:rsidRPr="004D3854">
        <w:rPr>
          <w:b/>
          <w:noProof/>
        </w:rPr>
        <w:t>2013,</w:t>
      </w:r>
      <w:r w:rsidRPr="004D3854">
        <w:rPr>
          <w:noProof/>
        </w:rPr>
        <w:t xml:space="preserve"> 2, 248.</w:t>
      </w:r>
    </w:p>
    <w:p w14:paraId="4EF6B478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13.</w:t>
      </w:r>
      <w:r w:rsidRPr="004D3854">
        <w:rPr>
          <w:noProof/>
        </w:rPr>
        <w:tab/>
        <w:t xml:space="preserve">Kroll, K. W.; Mokaram, N. E.; Pelletier, A. R.; Frankhouser, D. E.; Westphal, M. S.; Stump, P. A.; Stump, C. L.; Bundschuh, R.; Blachly, J. S.; Yan, P., Quality Control for RNA-Seq (QuaCRS): An Integrated Quality Control Pipeline. </w:t>
      </w:r>
      <w:r w:rsidRPr="004D3854">
        <w:rPr>
          <w:i/>
          <w:noProof/>
        </w:rPr>
        <w:t xml:space="preserve">Cancer Inform </w:t>
      </w:r>
      <w:r w:rsidRPr="004D3854">
        <w:rPr>
          <w:b/>
          <w:noProof/>
        </w:rPr>
        <w:t>2014,</w:t>
      </w:r>
      <w:r w:rsidRPr="004D3854">
        <w:rPr>
          <w:noProof/>
        </w:rPr>
        <w:t xml:space="preserve"> 13, (Suppl 3), 7-14.</w:t>
      </w:r>
    </w:p>
    <w:p w14:paraId="0CC27671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14.</w:t>
      </w:r>
      <w:r w:rsidRPr="004D3854">
        <w:rPr>
          <w:noProof/>
        </w:rPr>
        <w:tab/>
        <w:t xml:space="preserve">Hao, Y.; Hao, S.; Andersen-Nissen, E.; Mauck, W. M., 3rd; Zheng, S.; Butler, A.; Lee, M. J.; Wilk, A. J.; Darby, C.; Zager, M.; Hoffman, P.; Stoeckius, M.; Papalexi, E.; Mimitou, E. P.; Jain, J.; Srivastava, A.; Stuart, T.; Fleming, L. M.; Yeung, B.; Rogers, A. J.; McElrath, J. M.; Blish, C. A.; Gottardo, R.; Smibert, P.; Satija, R., Integrated analysis of multimodal single-cell data. </w:t>
      </w:r>
      <w:r w:rsidRPr="004D3854">
        <w:rPr>
          <w:i/>
          <w:noProof/>
        </w:rPr>
        <w:t xml:space="preserve">Cell </w:t>
      </w:r>
      <w:r w:rsidRPr="004D3854">
        <w:rPr>
          <w:b/>
          <w:noProof/>
        </w:rPr>
        <w:t>2021,</w:t>
      </w:r>
      <w:r w:rsidRPr="004D3854">
        <w:rPr>
          <w:noProof/>
        </w:rPr>
        <w:t xml:space="preserve"> 184, (13), 3573-3587 e29.</w:t>
      </w:r>
    </w:p>
    <w:p w14:paraId="792DFEB0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15.</w:t>
      </w:r>
      <w:r w:rsidRPr="004D3854">
        <w:rPr>
          <w:noProof/>
        </w:rPr>
        <w:tab/>
        <w:t xml:space="preserve">Wolf, F. A.; Angerer, P.; Theis, F. J., SCANPY: large-scale single-cell gene expression data analysis. </w:t>
      </w:r>
      <w:r w:rsidRPr="004D3854">
        <w:rPr>
          <w:i/>
          <w:noProof/>
        </w:rPr>
        <w:t xml:space="preserve">Genome Biol </w:t>
      </w:r>
      <w:r w:rsidRPr="004D3854">
        <w:rPr>
          <w:b/>
          <w:noProof/>
        </w:rPr>
        <w:t>2018,</w:t>
      </w:r>
      <w:r w:rsidRPr="004D3854">
        <w:rPr>
          <w:noProof/>
        </w:rPr>
        <w:t xml:space="preserve"> 19, (1), 15.</w:t>
      </w:r>
    </w:p>
    <w:p w14:paraId="25A49DB3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16.</w:t>
      </w:r>
      <w:r w:rsidRPr="004D3854">
        <w:rPr>
          <w:noProof/>
        </w:rPr>
        <w:tab/>
        <w:t xml:space="preserve">Satija, R.; Farrell, J. A.; Gennert, D.; Schier, A. F.; Regev, A., Spatial reconstruction of single-cell gene expression data. </w:t>
      </w:r>
      <w:r w:rsidRPr="004D3854">
        <w:rPr>
          <w:i/>
          <w:noProof/>
        </w:rPr>
        <w:t xml:space="preserve">Nature Biotechnology </w:t>
      </w:r>
      <w:r w:rsidRPr="004D3854">
        <w:rPr>
          <w:b/>
          <w:noProof/>
        </w:rPr>
        <w:t>2015,</w:t>
      </w:r>
      <w:r w:rsidRPr="004D3854">
        <w:rPr>
          <w:noProof/>
        </w:rPr>
        <w:t xml:space="preserve"> 33, (5), 495-502.</w:t>
      </w:r>
    </w:p>
    <w:p w14:paraId="6AF23743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17.</w:t>
      </w:r>
      <w:r w:rsidRPr="004D3854">
        <w:rPr>
          <w:noProof/>
        </w:rPr>
        <w:tab/>
        <w:t xml:space="preserve">Butler, A.; Hoffman, P.; Smibert, P.; Papalexi, E.; Satija, R., Integrating single-cell transcriptomic data across different conditions, technologies, and species. </w:t>
      </w:r>
      <w:r w:rsidRPr="004D3854">
        <w:rPr>
          <w:i/>
          <w:noProof/>
        </w:rPr>
        <w:t xml:space="preserve">Nature Biotechnology </w:t>
      </w:r>
      <w:r w:rsidRPr="004D3854">
        <w:rPr>
          <w:b/>
          <w:noProof/>
        </w:rPr>
        <w:t>2018,</w:t>
      </w:r>
      <w:r w:rsidRPr="004D3854">
        <w:rPr>
          <w:noProof/>
        </w:rPr>
        <w:t xml:space="preserve"> 36, (5), 411-420.</w:t>
      </w:r>
    </w:p>
    <w:p w14:paraId="444FD66A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18.</w:t>
      </w:r>
      <w:r w:rsidRPr="004D3854">
        <w:rPr>
          <w:noProof/>
        </w:rPr>
        <w:tab/>
        <w:t xml:space="preserve">Stuart, T.; Butler, A.; Hoffman, P.; Hafemeister, C.; Papalexi, E.; Mauck, W. M.; Hao, Y.; Stoeckius, M.; Smibert, P.; Satija, R., Comprehensive Integration of Single-Cell Data. </w:t>
      </w:r>
      <w:r w:rsidRPr="004D3854">
        <w:rPr>
          <w:i/>
          <w:noProof/>
        </w:rPr>
        <w:t xml:space="preserve">Cell </w:t>
      </w:r>
      <w:r w:rsidRPr="004D3854">
        <w:rPr>
          <w:b/>
          <w:noProof/>
        </w:rPr>
        <w:t>2019,</w:t>
      </w:r>
      <w:r w:rsidRPr="004D3854">
        <w:rPr>
          <w:noProof/>
        </w:rPr>
        <w:t xml:space="preserve"> 177, (7), 1888-1902.e21.</w:t>
      </w:r>
    </w:p>
    <w:p w14:paraId="773EED11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19.</w:t>
      </w:r>
      <w:r w:rsidRPr="004D3854">
        <w:rPr>
          <w:noProof/>
        </w:rPr>
        <w:tab/>
        <w:t xml:space="preserve">Love, M. I.; Huber, W.; Anders, S., Moderated estimation of fold change and dispersion for RNA-seq data with DESeq2. </w:t>
      </w:r>
      <w:r w:rsidRPr="004D3854">
        <w:rPr>
          <w:i/>
          <w:noProof/>
        </w:rPr>
        <w:t xml:space="preserve">Genome Biol </w:t>
      </w:r>
      <w:r w:rsidRPr="004D3854">
        <w:rPr>
          <w:b/>
          <w:noProof/>
        </w:rPr>
        <w:t>2014,</w:t>
      </w:r>
      <w:r w:rsidRPr="004D3854">
        <w:rPr>
          <w:noProof/>
        </w:rPr>
        <w:t xml:space="preserve"> 15, (12), 550-550.</w:t>
      </w:r>
    </w:p>
    <w:p w14:paraId="1CAA21F0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lastRenderedPageBreak/>
        <w:t>20.</w:t>
      </w:r>
      <w:r w:rsidRPr="004D3854">
        <w:rPr>
          <w:noProof/>
        </w:rPr>
        <w:tab/>
        <w:t xml:space="preserve">Ashburner, M.; Ball, C. A.; Blake, J. A.; Botstein, D.; Butler, H.; Cherry, J. M.; Davis, A. P.; Dolinski, K.; Dwight, S. S.; Eppig, J. T.; Harris, M. A.; Hill, D. P.; Issel-Tarver, L.; Kasarskis, A.; Lewis, S.; Matese, J. C.; Richardson, J. E.; Ringwald, M.; Rubin, G. M.; Sherlock, G., Gene ontology: tool for the unification of biology. The Gene Ontology Consortium. </w:t>
      </w:r>
      <w:r w:rsidRPr="004D3854">
        <w:rPr>
          <w:i/>
          <w:noProof/>
        </w:rPr>
        <w:t xml:space="preserve">Nat Genet </w:t>
      </w:r>
      <w:r w:rsidRPr="004D3854">
        <w:rPr>
          <w:b/>
          <w:noProof/>
        </w:rPr>
        <w:t>2000,</w:t>
      </w:r>
      <w:r w:rsidRPr="004D3854">
        <w:rPr>
          <w:noProof/>
        </w:rPr>
        <w:t xml:space="preserve"> 25, (1), 25-9.</w:t>
      </w:r>
    </w:p>
    <w:p w14:paraId="3CB4D516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21.</w:t>
      </w:r>
      <w:r w:rsidRPr="004D3854">
        <w:rPr>
          <w:noProof/>
        </w:rPr>
        <w:tab/>
        <w:t xml:space="preserve">Kanehisa, M.; Goto, S.; Kawashima, S.; Okuno, Y.; Hattori, M., The KEGG resource for deciphering the genome. </w:t>
      </w:r>
      <w:r w:rsidRPr="004D3854">
        <w:rPr>
          <w:i/>
          <w:noProof/>
        </w:rPr>
        <w:t xml:space="preserve">Nucleic Acids Res </w:t>
      </w:r>
      <w:r w:rsidRPr="004D3854">
        <w:rPr>
          <w:b/>
          <w:noProof/>
        </w:rPr>
        <w:t>2004,</w:t>
      </w:r>
      <w:r w:rsidRPr="004D3854">
        <w:rPr>
          <w:noProof/>
        </w:rPr>
        <w:t xml:space="preserve"> 32, (Database issue), D277-80.</w:t>
      </w:r>
    </w:p>
    <w:p w14:paraId="244C36BE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22.</w:t>
      </w:r>
      <w:r w:rsidRPr="004D3854">
        <w:rPr>
          <w:noProof/>
        </w:rPr>
        <w:tab/>
        <w:t xml:space="preserve">Szklarczyk, D.; Gable, A. L.; Lyon, D.; Junge, A.; Wyder, S.; Huerta-Cepas, J.; Simonovic, M.; Doncheva, N. T.; Morris, J. H.; Bork, P.; Jensen, L. J.; Mering, C. v., STRING v11: protein‚Äìprotein association networks with increased coverage, supporting functional discovery in genome-wide experimental datasets. </w:t>
      </w:r>
      <w:r w:rsidRPr="004D3854">
        <w:rPr>
          <w:i/>
          <w:noProof/>
        </w:rPr>
        <w:t xml:space="preserve">Nucleic Acids Res </w:t>
      </w:r>
      <w:r w:rsidRPr="004D3854">
        <w:rPr>
          <w:b/>
          <w:noProof/>
        </w:rPr>
        <w:t>2019,</w:t>
      </w:r>
      <w:r w:rsidRPr="004D3854">
        <w:rPr>
          <w:noProof/>
        </w:rPr>
        <w:t xml:space="preserve"> 47, (D1), D607-D613.</w:t>
      </w:r>
    </w:p>
    <w:p w14:paraId="2D19A992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23.</w:t>
      </w:r>
      <w:r w:rsidRPr="004D3854">
        <w:rPr>
          <w:noProof/>
        </w:rPr>
        <w:tab/>
        <w:t xml:space="preserve">Efremova, M.; Vento-Tormo, M.; Teichmann, S. A.; Vento-Tormo, R., CellPhoneDB: inferring cell‚Äìcell communication from combined expression of multi-subunit ligand‚Äìreceptor complexes. </w:t>
      </w:r>
      <w:r w:rsidRPr="004D3854">
        <w:rPr>
          <w:i/>
          <w:noProof/>
        </w:rPr>
        <w:t xml:space="preserve">Nature Protocols </w:t>
      </w:r>
      <w:r w:rsidRPr="004D3854">
        <w:rPr>
          <w:b/>
          <w:noProof/>
        </w:rPr>
        <w:t>2020,</w:t>
      </w:r>
      <w:r w:rsidRPr="004D3854">
        <w:rPr>
          <w:noProof/>
        </w:rPr>
        <w:t xml:space="preserve"> 15, (4), 1484-1506.</w:t>
      </w:r>
    </w:p>
    <w:p w14:paraId="1055AC49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24.</w:t>
      </w:r>
      <w:r w:rsidRPr="004D3854">
        <w:rPr>
          <w:noProof/>
        </w:rPr>
        <w:tab/>
        <w:t xml:space="preserve">Wickham, H., </w:t>
      </w:r>
      <w:r w:rsidRPr="004D3854">
        <w:rPr>
          <w:i/>
          <w:noProof/>
        </w:rPr>
        <w:t>ggplot2: elegant graphics for data analysis</w:t>
      </w:r>
      <w:r w:rsidRPr="004D3854">
        <w:rPr>
          <w:noProof/>
        </w:rPr>
        <w:t>. Springer: New York, 2009.</w:t>
      </w:r>
    </w:p>
    <w:p w14:paraId="79E5F735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25.</w:t>
      </w:r>
      <w:r w:rsidRPr="004D3854">
        <w:rPr>
          <w:noProof/>
        </w:rPr>
        <w:tab/>
        <w:t xml:space="preserve">Gentleman, R. C.; Carey, V. J.; Bates, D. M.; Bolstad, B.; Dettling, M.; Dudoit, S.; Ellis, B.; Gautier, L.; Ge, Y.; Gentry, J.; Hornik, K.; Hothorn, T.; Huber, W.; Iacus, S.; Irizarry, R.; Leisch, F.; Li, C.; Maechler, M.; Rossini, A. J.; Sawitzki, G.; Smith, C.; Smyth, G.; Tierney, L.; Yang, J. Y.; Zhang, J., Bioconductor: open software development for computational biology and bioinformatics. </w:t>
      </w:r>
      <w:r w:rsidRPr="004D3854">
        <w:rPr>
          <w:i/>
          <w:noProof/>
        </w:rPr>
        <w:t xml:space="preserve">Genome biology </w:t>
      </w:r>
      <w:r w:rsidRPr="004D3854">
        <w:rPr>
          <w:b/>
          <w:noProof/>
        </w:rPr>
        <w:t>2004,</w:t>
      </w:r>
      <w:r w:rsidRPr="004D3854">
        <w:rPr>
          <w:noProof/>
        </w:rPr>
        <w:t xml:space="preserve"> 5, (10), R80.</w:t>
      </w:r>
    </w:p>
    <w:p w14:paraId="2D414A04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26.</w:t>
      </w:r>
      <w:r w:rsidRPr="004D3854">
        <w:rPr>
          <w:noProof/>
        </w:rPr>
        <w:tab/>
        <w:t xml:space="preserve">Harris, C. R.; Millman, K. J.; van der Walt, S. f. J.; Gommers, R.; Virtanen, P.; Cournapeau, D.; Wieser, E.; Taylor, J.; Berg, S.; Smith, N. J.; Kern, R.; Picus, M.; Hoyer, S.; van Kerkwijk, M. H.; Brett, M.; Haldane, A.; del R√≠o, J. F. n.; Wiebe, M.; Peterson, P.; G√©rard-Marchant, P.; Sheppard, K.; Reddy, T.; Weckesser, W.; Abbasi, H.; Gohlke, C.; Oliphant, T. E., Array programming with NumPy. </w:t>
      </w:r>
      <w:r w:rsidRPr="004D3854">
        <w:rPr>
          <w:i/>
          <w:noProof/>
        </w:rPr>
        <w:t xml:space="preserve">Nature </w:t>
      </w:r>
      <w:r w:rsidRPr="004D3854">
        <w:rPr>
          <w:b/>
          <w:noProof/>
        </w:rPr>
        <w:t>2020,</w:t>
      </w:r>
      <w:r w:rsidRPr="004D3854">
        <w:rPr>
          <w:noProof/>
        </w:rPr>
        <w:t xml:space="preserve"> 585, (7825), 357-362.</w:t>
      </w:r>
    </w:p>
    <w:p w14:paraId="75FCCFDA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27.</w:t>
      </w:r>
      <w:r w:rsidRPr="004D3854">
        <w:rPr>
          <w:noProof/>
        </w:rPr>
        <w:tab/>
        <w:t xml:space="preserve">Virtanen, P.; Gommers, R.; Oliphant, T. E.; Haberland, M.; Reddy, T.; Cournapeau, D.; Burovski, E.; Peterson, P.; Weckesser, W.; Bright, J.; van der Walt, S. J.; Brett, M.; Wilson, J.; Millman, K. J.; Mayorov, N.; Nelson, A. R. J.; Jones, E.; Kern, R.; Larson, E.; Carey, C. J.; Polat, ƒ.; Feng, Y.; Moore, E. W.; VanderPlas, J.; Laxalde, D.; Perktold, J.; Cimrman, R.; Henriksen, I.; Quintero, E. A.; Harris, C. R.; Archibald, A. M.; Ribeiro, A. H.; Pedregosa, F.; van Mulbregt, P., SciPy 1.0: fundamental algorithms for scientific computing in Python. </w:t>
      </w:r>
      <w:r w:rsidRPr="004D3854">
        <w:rPr>
          <w:i/>
          <w:noProof/>
        </w:rPr>
        <w:t xml:space="preserve">Nat Methods </w:t>
      </w:r>
      <w:r w:rsidRPr="004D3854">
        <w:rPr>
          <w:b/>
          <w:noProof/>
        </w:rPr>
        <w:t>2020,</w:t>
      </w:r>
      <w:r w:rsidRPr="004D3854">
        <w:rPr>
          <w:noProof/>
        </w:rPr>
        <w:t xml:space="preserve"> 17, (3), 261-272.</w:t>
      </w:r>
    </w:p>
    <w:p w14:paraId="77818BF5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28.</w:t>
      </w:r>
      <w:r w:rsidRPr="004D3854">
        <w:rPr>
          <w:noProof/>
        </w:rPr>
        <w:tab/>
        <w:t xml:space="preserve">Papatheodorou, I.; Moreno, P.; Manning, J.; Fuentes, A. M.; George, N.; Fexova, S.; Fonseca, N. A.; Fullgrabe, A.; Green, M.; Huang, N.; Huerta, L.; Iqbal, H.; Jianu, M.; Mohammed, S.; Zhao, L.; Jarnuczak, A. F.; Jupp, S.; Marioni, J.; Meyer, K.; Petryszak, R.; Prada Medina, C. A.; Talavera-Lopez, C.; Teichmann, S.; Vizcaino, J. A.; Brazma, A., Expression Atlas update: from tissues to single cells. </w:t>
      </w:r>
      <w:r w:rsidRPr="004D3854">
        <w:rPr>
          <w:i/>
          <w:noProof/>
        </w:rPr>
        <w:t xml:space="preserve">Nucleic Acids Res </w:t>
      </w:r>
      <w:r w:rsidRPr="004D3854">
        <w:rPr>
          <w:b/>
          <w:noProof/>
        </w:rPr>
        <w:t>2020,</w:t>
      </w:r>
      <w:r w:rsidRPr="004D3854">
        <w:rPr>
          <w:noProof/>
        </w:rPr>
        <w:t xml:space="preserve"> 48, (D1), D77-D83.</w:t>
      </w:r>
    </w:p>
    <w:p w14:paraId="4677D141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29.</w:t>
      </w:r>
      <w:r w:rsidRPr="004D3854">
        <w:rPr>
          <w:noProof/>
        </w:rPr>
        <w:tab/>
        <w:t xml:space="preserve">Barrett, T.; Wilhite, S. E.; Ledoux, P.; Evangelista, C.; Kim, I. F.; Tomashevsky, M.; Marshall, K. A.; Phillippy, K. H.; Sherman, P. M.; Holko, M.; Yefanov, A.; Lee, H.; Zhang, N.; Robertson, C. L.; Serova, N.; Davis, S.; Soboleva, A., NCBI GEO: archive for functional genomics data sets--update. </w:t>
      </w:r>
      <w:r w:rsidRPr="004D3854">
        <w:rPr>
          <w:i/>
          <w:noProof/>
        </w:rPr>
        <w:t xml:space="preserve">Nucleic Acids Res </w:t>
      </w:r>
      <w:r w:rsidRPr="004D3854">
        <w:rPr>
          <w:b/>
          <w:noProof/>
        </w:rPr>
        <w:t>2013,</w:t>
      </w:r>
      <w:r w:rsidRPr="004D3854">
        <w:rPr>
          <w:noProof/>
        </w:rPr>
        <w:t xml:space="preserve"> 41, (Database issue), D991-5.</w:t>
      </w:r>
    </w:p>
    <w:p w14:paraId="734391B6" w14:textId="77777777" w:rsidR="004D3854" w:rsidRPr="004D3854" w:rsidRDefault="004D3854" w:rsidP="004D3854">
      <w:pPr>
        <w:pStyle w:val="EndNoteBibliography"/>
        <w:ind w:left="720" w:hanging="720"/>
        <w:rPr>
          <w:noProof/>
        </w:rPr>
      </w:pPr>
      <w:r w:rsidRPr="004D3854">
        <w:rPr>
          <w:noProof/>
        </w:rPr>
        <w:t>30.</w:t>
      </w:r>
      <w:r w:rsidRPr="004D3854">
        <w:rPr>
          <w:noProof/>
        </w:rPr>
        <w:tab/>
        <w:t xml:space="preserve">Consortium, F.; the, R. P.; Clst; Forrest, A. R.; Kawaji, H.; Rehli, M.; Baillie, J. K.; de Hoon, M. J.; Haberle, V.; Lassmann, T.; Kulakovskiy, I. V.; Lizio, M.; Itoh, M.; </w:t>
      </w:r>
      <w:r w:rsidRPr="004D3854">
        <w:rPr>
          <w:noProof/>
        </w:rPr>
        <w:lastRenderedPageBreak/>
        <w:t xml:space="preserve">Andersson, R.; Mungall, C. J.; Meehan, T. F.; Schmeier, S.; Bertin, N.; Jorgensen, M.; Dimont, E.; Arner, E.; Schmidl, C.; Schaefer, U.; Medvedeva, Y. A.; Plessy, C.; Vitezic, M.; Severin, J.; Semple, C.; Ishizu, Y.; Young, R. S.; Francescatto, M.; Alam, I.; Albanese, D.; Altschuler, G. M.; Arakawa, T.; Archer, J. A.; Arner, P.; Babina, M.; Rennie, S.; Balwierz, P. J.; Beckhouse, A. G.; Pradhan-Bhatt, S.; Blake, J. A.; Blumenthal, A.; Bodega, B.; Bonetti, A.; Briggs, J.; Brombacher, F.; Burroughs, A. M.; Califano, A.; Cannistraci, C. V.; Carbajo, D.; Chen, Y.; Chierici, M.; Ciani, Y.; Clevers, H. C.; Dalla, E.; Davis, C. A.; Detmar, M.; Diehl, A. D.; Dohi, T.; Drablos, F.; Edge, A. S.; Edinger, M.; Ekwall, K.; Endoh, M.; Enomoto, H.; Fagiolini, M.; Fairbairn, L.; Fang, H.; Farach-Carson, M. C.; Faulkner, G. J.; Favorov, A. V.; Fisher, M. E.; Frith, M. C.; Fujita, R.; Fukuda, S.; Furlanello, C.; Furino, M.; Furusawa, J.; Geijtenbeek, T. B.; Gibson, A. P.; Gingeras, T.; Goldowitz, D.; Gough, J.; Guhl, S.; Guler, R.; Gustincich, S.; Ha, T. J.; Hamaguchi, M.; Hara, M.; Harbers, M.; Harshbarger, J.; Hasegawa, A.; Hasegawa, Y.; Hashimoto, T.; Herlyn, M.; Hitchens, K. J.; Ho Sui, S. J.; Hofmann, O. M.; Hoof, I.; Hori, F.; Huminiecki, L.; Iida, K.; Ikawa, T.; Jankovic, B. R.; Jia, H.; Joshi, A.; Jurman, G.; Kaczkowski, B.; Kai, C.; Kaida, K.; Kaiho, A.; Kajiyama, K.; Kanamori-Katayama, M.; Kasianov, A. S.; Kasukawa, T.; Katayama, S.; Kato, S.; Kawaguchi, S.; Kawamoto, H.; Kawamura, Y. I.; Kawashima, T.; Kempfle, J. S.; Kenna, T. J.; Kere, J.; Khachigian, L. M.; Kitamura, T.; Klinken, S. P.; Knox, A. J.; Kojima, M.; Kojima, S.; Kondo, N.; Koseki, H.; Koyasu, S.; Krampitz, S.; Kubosaki, A.; Kwon, A. T.; Laros, J. F.; Lee, W.; Lennartsson, A.; Li, K.; Lilje, B.; Lipovich, L.; Mackay-Sim, A.; Manabe, R.; Mar, J. C.; Marchand, B.; Mathelier, A.; Mejhert, N.; Meynert, A.; Mizuno, Y.; de Lima Morais, D. A.; Morikawa, H.; Morimoto, M.; Moro, K.; Motakis, E.; Motohashi, H.; Mummery, C. L.; Murata, M.; Nagao-Sato, S.; Nakachi, Y.; Nakahara, F.; Nakamura, T.; Nakamura, Y.; Nakazato, K.; van Nimwegen, E.; Ninomiya, N.; Nishiyori, H.; Noma, S.; Noma, S.; Noazaki, T.; Ogishima, S.; Ohkura, N.; Ohimiya, H.; Ohno, H.; Ohshima, M.; Okada-Hatakeyama, M.; Okazaki, Y.; Orlando, V.; Ovchinnikov, D. A.; Pain, A.; Passier, R.; Patrikakis, M.; Persson, H.; Piazza, S.; Prendergast, J. G.; Rackham, O. J.; Ramilowski, J. A.; Rashid, M.; Ravasi, T.; Rizzu, P.; Roncador, M.; Roy, S.; Rye, M. B.; Saijyo, E.; Sajantila, A.; Saka, A.; Sakaguchi, S.; Sakai, M.; Sato, H.; Savvi, S.; Saxena, A.; Schneider, C.; Schultes, E. A.; Schulze-Tanzil, G. G.; Schwegmann, A.; Sengstag, T.; Sheng, G.; Shimoji, H.; Shimoni, Y.; Shin, J. W.; Simon, C.; Sugiyama, D.; Sugiyama, T.; Suzuki, M.; Suzuki, N.; Swoboda, R. K.; t Hoen, P. A.; Tagami, M.; Takahashi, N.; Takai, J.; Tanaka, H.; Tatsukawa, H.; Tatum, Z.; Thompson, M.; Toyodo, H.; Toyoda, T.; Valen, E.; van de Wetering, M.; van den Berg, L. M.; Verado, R.; Vijayan, D.; Vorontsov, I. E.; Wasserman, W. W.; Watanabe, S.; Wells, C. A.; Winteringham, L. N.; Wolvetang, E.; Wood, E. J.; Yamaguchi, Y.; Yamamoto, M.; Yoneda, M.; Yonekura, Y.; Yoshida, S.; Zabierowski, S. E.; Zhang, P. G.; Zhao, X.; Zucchelli, S.; Summers, K. M.; Suzuki, H.; Daub, C. O.; Kawai, J.; Heutink, P.; Hide, W.; Freeman, T. C.; Lenhard, B.; Bajic, V. B.; Taylor, M. S.; Makeev, V. J.; Sandelin, A.; Hume, D. A.; Carninci, P.; Hayashizaki, Y., A promoter-level mammalian expression atlas. </w:t>
      </w:r>
      <w:r w:rsidRPr="004D3854">
        <w:rPr>
          <w:i/>
          <w:noProof/>
        </w:rPr>
        <w:t xml:space="preserve">Nature </w:t>
      </w:r>
      <w:r w:rsidRPr="004D3854">
        <w:rPr>
          <w:b/>
          <w:noProof/>
        </w:rPr>
        <w:t>2014,</w:t>
      </w:r>
      <w:r w:rsidRPr="004D3854">
        <w:rPr>
          <w:noProof/>
        </w:rPr>
        <w:t xml:space="preserve"> 507, (7493), 462-70.</w:t>
      </w:r>
    </w:p>
    <w:p w14:paraId="6A49D9ED" w14:textId="732BD2D1" w:rsidR="00723BFC" w:rsidRPr="003F52D6" w:rsidRDefault="003F52D6" w:rsidP="00703239">
      <w:pPr>
        <w:spacing w:line="480" w:lineRule="auto"/>
        <w:rPr>
          <w:b/>
          <w:color w:val="000000" w:themeColor="text1"/>
        </w:rPr>
      </w:pPr>
      <w:r>
        <w:rPr>
          <w:b/>
          <w:color w:val="000000" w:themeColor="text1"/>
        </w:rPr>
        <w:fldChar w:fldCharType="end"/>
      </w:r>
    </w:p>
    <w:sectPr w:rsidR="00723BFC" w:rsidRPr="003F52D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Intl J Molecular Science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avpfzt49tre4e0s5fvzxp2tv2apd55x9pt&quot;&gt;SARS_COV2&lt;record-ids&gt;&lt;item&gt;4&lt;/item&gt;&lt;item&gt;8&lt;/item&gt;&lt;item&gt;9&lt;/item&gt;&lt;item&gt;10&lt;/item&gt;&lt;item&gt;11&lt;/item&gt;&lt;item&gt;12&lt;/item&gt;&lt;item&gt;35&lt;/item&gt;&lt;item&gt;46&lt;/item&gt;&lt;item&gt;54&lt;/item&gt;&lt;item&gt;154&lt;/item&gt;&lt;item&gt;155&lt;/item&gt;&lt;item&gt;156&lt;/item&gt;&lt;item&gt;157&lt;/item&gt;&lt;/record-ids&gt;&lt;/item&gt;&lt;/Libraries&gt;"/>
  </w:docVars>
  <w:rsids>
    <w:rsidRoot w:val="00A85287"/>
    <w:rsid w:val="001C518C"/>
    <w:rsid w:val="0025441A"/>
    <w:rsid w:val="003F52D6"/>
    <w:rsid w:val="00472992"/>
    <w:rsid w:val="004D3854"/>
    <w:rsid w:val="005F27BE"/>
    <w:rsid w:val="006B1B27"/>
    <w:rsid w:val="00703239"/>
    <w:rsid w:val="00723BFC"/>
    <w:rsid w:val="00727D74"/>
    <w:rsid w:val="007368E1"/>
    <w:rsid w:val="00740489"/>
    <w:rsid w:val="008414FB"/>
    <w:rsid w:val="00870E69"/>
    <w:rsid w:val="0093337E"/>
    <w:rsid w:val="009A0FA9"/>
    <w:rsid w:val="00A85287"/>
    <w:rsid w:val="00B57DA1"/>
    <w:rsid w:val="00C909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72DD1F4B"/>
  <w15:chartTrackingRefBased/>
  <w15:docId w15:val="{C98F1DE0-D79D-5640-A366-479602F11C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PL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F52D6"/>
    <w:rPr>
      <w:rFonts w:eastAsiaTheme="minorEastAsia"/>
      <w:kern w:val="0"/>
      <w:lang w:val="en-US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F52D6"/>
    <w:rPr>
      <w:rFonts w:eastAsiaTheme="minorEastAsia"/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F52D6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F52D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52D6"/>
    <w:rPr>
      <w:rFonts w:ascii="Calibri" w:eastAsiaTheme="minorEastAsia" w:hAnsi="Calibri" w:cs="Calibri"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3F52D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F52D6"/>
    <w:rPr>
      <w:rFonts w:ascii="Calibri" w:eastAsiaTheme="minorEastAsia" w:hAnsi="Calibri" w:cs="Calibri"/>
      <w:kern w:val="0"/>
      <w:lang w:val="en-US"/>
      <w14:ligatures w14:val="none"/>
    </w:rPr>
  </w:style>
  <w:style w:type="paragraph" w:styleId="Revision">
    <w:name w:val="Revision"/>
    <w:hidden/>
    <w:uiPriority w:val="99"/>
    <w:semiHidden/>
    <w:rsid w:val="00B57DA1"/>
    <w:rPr>
      <w:rFonts w:eastAsiaTheme="minorEastAsia"/>
      <w:kern w:val="0"/>
      <w:lang w:val="en-US"/>
      <w14:ligatures w14:val="none"/>
    </w:rPr>
  </w:style>
  <w:style w:type="character" w:styleId="UnresolvedMention">
    <w:name w:val="Unresolved Mention"/>
    <w:basedOn w:val="DefaultParagraphFont"/>
    <w:uiPriority w:val="99"/>
    <w:semiHidden/>
    <w:unhideWhenUsed/>
    <w:rsid w:val="0025441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umap-learn.readthedocs.io/en/latest" TargetMode="External"/><Relationship Id="rId13" Type="http://schemas.openxmlformats.org/officeDocument/2006/relationships/hyperlink" Target="https://www.cellphonedb.org" TargetMode="External"/><Relationship Id="rId18" Type="http://schemas.openxmlformats.org/officeDocument/2006/relationships/hyperlink" Target="https://numpy.org" TargetMode="External"/><Relationship Id="rId3" Type="http://schemas.openxmlformats.org/officeDocument/2006/relationships/webSettings" Target="webSettings.xml"/><Relationship Id="rId21" Type="http://schemas.openxmlformats.org/officeDocument/2006/relationships/fontTable" Target="fontTable.xml"/><Relationship Id="rId7" Type="http://schemas.openxmlformats.org/officeDocument/2006/relationships/hyperlink" Target="https://satijalab.org/seurat" TargetMode="External"/><Relationship Id="rId12" Type="http://schemas.openxmlformats.org/officeDocument/2006/relationships/hyperlink" Target="https://string-db.org" TargetMode="External"/><Relationship Id="rId17" Type="http://schemas.openxmlformats.org/officeDocument/2006/relationships/hyperlink" Target="https://www.python.org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www.bioconductor.org" TargetMode="External"/><Relationship Id="rId20" Type="http://schemas.openxmlformats.org/officeDocument/2006/relationships/hyperlink" Target="https://www.r-project.org" TargetMode="External"/><Relationship Id="rId1" Type="http://schemas.openxmlformats.org/officeDocument/2006/relationships/styles" Target="styles.xml"/><Relationship Id="rId6" Type="http://schemas.openxmlformats.org/officeDocument/2006/relationships/hyperlink" Target="https://www.bioinformatics.babraham.ac.uk/projects/fastqc" TargetMode="External"/><Relationship Id="rId11" Type="http://schemas.openxmlformats.org/officeDocument/2006/relationships/hyperlink" Target="https://www.genome.jp/kegg/pathway.html" TargetMode="External"/><Relationship Id="rId5" Type="http://schemas.openxmlformats.org/officeDocument/2006/relationships/hyperlink" Target="https://bowtie-bio.sourceforge.net/bowtie2/index.shtml" TargetMode="External"/><Relationship Id="rId15" Type="http://schemas.openxmlformats.org/officeDocument/2006/relationships/hyperlink" Target="https://ggplot2.tidyverse.org" TargetMode="External"/><Relationship Id="rId10" Type="http://schemas.openxmlformats.org/officeDocument/2006/relationships/hyperlink" Target="https://geneontology.org" TargetMode="External"/><Relationship Id="rId19" Type="http://schemas.openxmlformats.org/officeDocument/2006/relationships/hyperlink" Target="https://scipy.org" TargetMode="External"/><Relationship Id="rId4" Type="http://schemas.openxmlformats.org/officeDocument/2006/relationships/hyperlink" Target="https://github.com/alexdobin/STAR" TargetMode="External"/><Relationship Id="rId9" Type="http://schemas.openxmlformats.org/officeDocument/2006/relationships/hyperlink" Target="https://bioconductor.org/packages/release/bioc/html/DESeq2.html" TargetMode="External"/><Relationship Id="rId14" Type="http://schemas.openxmlformats.org/officeDocument/2006/relationships/hyperlink" Target="https://www.graphpad.com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10</Pages>
  <Words>7037</Words>
  <Characters>40117</Characters>
  <Application>Microsoft Office Word</Application>
  <DocSecurity>0</DocSecurity>
  <Lines>334</Lines>
  <Paragraphs>94</Paragraphs>
  <ScaleCrop>false</ScaleCrop>
  <Company/>
  <LinksUpToDate>false</LinksUpToDate>
  <CharactersWithSpaces>470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kasz Huminiecki</dc:creator>
  <cp:keywords/>
  <dc:description/>
  <cp:lastModifiedBy>Lukasz Huminiecki</cp:lastModifiedBy>
  <cp:revision>11</cp:revision>
  <dcterms:created xsi:type="dcterms:W3CDTF">2023-12-13T02:33:00Z</dcterms:created>
  <dcterms:modified xsi:type="dcterms:W3CDTF">2023-12-27T12:16:00Z</dcterms:modified>
</cp:coreProperties>
</file>